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1616" w:rsidRDefault="00581616" w:rsidP="00FB0129">
      <w:pPr>
        <w:ind w:left="2832"/>
        <w:sectPr w:rsidR="00581616" w:rsidSect="00F60D3F">
          <w:headerReference w:type="even" r:id="rId8"/>
          <w:footerReference w:type="default" r:id="rId9"/>
          <w:pgSz w:w="9356" w:h="13325" w:code="28"/>
          <w:pgMar w:top="1134" w:right="1134" w:bottom="1134" w:left="1134" w:header="709" w:footer="709" w:gutter="0"/>
          <w:cols w:space="708"/>
          <w:docGrid w:linePitch="360"/>
        </w:sectPr>
      </w:pPr>
      <w:r>
        <w:rPr>
          <w:noProof/>
          <w:lang w:eastAsia="sl-SI"/>
        </w:rPr>
        <w:drawing>
          <wp:anchor distT="0" distB="0" distL="114300" distR="114300" simplePos="0" relativeHeight="251659264" behindDoc="0" locked="0" layoutInCell="1" allowOverlap="1" wp14:anchorId="73F881AB" wp14:editId="1F937BFA">
            <wp:simplePos x="0" y="0"/>
            <wp:positionH relativeFrom="column">
              <wp:posOffset>-957580</wp:posOffset>
            </wp:positionH>
            <wp:positionV relativeFrom="paragraph">
              <wp:posOffset>-803910</wp:posOffset>
            </wp:positionV>
            <wp:extent cx="6205351" cy="8396093"/>
            <wp:effectExtent l="0" t="0" r="5080" b="5080"/>
            <wp:wrapNone/>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lovan različic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5351" cy="8396093"/>
                    </a:xfrm>
                    <a:prstGeom prst="rect">
                      <a:avLst/>
                    </a:prstGeom>
                  </pic:spPr>
                </pic:pic>
              </a:graphicData>
            </a:graphic>
            <wp14:sizeRelH relativeFrom="page">
              <wp14:pctWidth>0</wp14:pctWidth>
            </wp14:sizeRelH>
            <wp14:sizeRelV relativeFrom="page">
              <wp14:pctHeight>0</wp14:pctHeight>
            </wp14:sizeRelV>
          </wp:anchor>
        </w:drawing>
      </w:r>
    </w:p>
    <w:p w:rsidR="00FB0129" w:rsidRPr="00F639EF" w:rsidRDefault="00FB0129" w:rsidP="00FB0129">
      <w:pPr>
        <w:ind w:left="2832"/>
      </w:pPr>
    </w:p>
    <w:p w:rsidR="00FB0129" w:rsidRPr="00F639EF" w:rsidRDefault="00B71F8A" w:rsidP="00831DDF">
      <w:pPr>
        <w:pStyle w:val="Naslov1"/>
        <w:rPr>
          <w:rFonts w:eastAsia="Times New Roman"/>
          <w:b w:val="0"/>
        </w:rPr>
      </w:pPr>
      <w:r w:rsidRPr="00F639EF">
        <w:rPr>
          <w:rFonts w:eastAsia="Times New Roman"/>
        </w:rPr>
        <w:t>Naslov prispevka</w:t>
      </w:r>
    </w:p>
    <w:p w:rsidR="00FB0129" w:rsidRPr="00F639EF" w:rsidRDefault="00FB0129" w:rsidP="00FB0129">
      <w:pPr>
        <w:tabs>
          <w:tab w:val="left" w:pos="5827"/>
        </w:tabs>
        <w:jc w:val="center"/>
        <w:rPr>
          <w:b/>
          <w:sz w:val="24"/>
          <w:szCs w:val="24"/>
          <w:highlight w:val="yellow"/>
        </w:rPr>
      </w:pPr>
    </w:p>
    <w:p w:rsidR="00FB0129" w:rsidRPr="00F639EF" w:rsidRDefault="00B71F8A" w:rsidP="00FB0129">
      <w:pPr>
        <w:pStyle w:val="Avtor"/>
        <w:rPr>
          <w:sz w:val="24"/>
          <w:szCs w:val="24"/>
        </w:rPr>
      </w:pPr>
      <w:r w:rsidRPr="00F639EF">
        <w:rPr>
          <w:sz w:val="24"/>
          <w:szCs w:val="24"/>
        </w:rPr>
        <w:t xml:space="preserve">Ime Priimek, Ime Priimek </w:t>
      </w:r>
      <w:r w:rsidR="00831DDF">
        <w:rPr>
          <w:sz w:val="24"/>
          <w:szCs w:val="24"/>
        </w:rPr>
        <w:t>in</w:t>
      </w:r>
      <w:r w:rsidRPr="00F639EF">
        <w:rPr>
          <w:sz w:val="24"/>
          <w:szCs w:val="24"/>
        </w:rPr>
        <w:t xml:space="preserve"> Ime Priimek</w:t>
      </w:r>
    </w:p>
    <w:p w:rsidR="00FB0129" w:rsidRPr="00F639EF" w:rsidRDefault="00FB0129" w:rsidP="00FB0129">
      <w:pPr>
        <w:jc w:val="center"/>
        <w:rPr>
          <w:rFonts w:cs="Times New Roman"/>
          <w:b/>
          <w:smallCaps/>
          <w:sz w:val="24"/>
          <w:szCs w:val="24"/>
          <w:highlight w:val="yellow"/>
        </w:rPr>
      </w:pPr>
    </w:p>
    <w:p w:rsidR="00FB0129" w:rsidRPr="00F60D3F" w:rsidRDefault="00B71F8A" w:rsidP="007B6E77">
      <w:pPr>
        <w:tabs>
          <w:tab w:val="left" w:pos="7088"/>
        </w:tabs>
        <w:rPr>
          <w:rFonts w:cs="Times New Roman"/>
          <w:szCs w:val="20"/>
        </w:rPr>
      </w:pPr>
      <w:r w:rsidRPr="00F60D3F">
        <w:rPr>
          <w:rFonts w:cs="Times New Roman"/>
          <w:b/>
          <w:szCs w:val="20"/>
        </w:rPr>
        <w:t>Povzetek</w:t>
      </w:r>
      <w:r w:rsidR="00FB0129" w:rsidRPr="00F60D3F">
        <w:rPr>
          <w:rFonts w:cs="Times New Roman"/>
          <w:szCs w:val="20"/>
        </w:rPr>
        <w:t xml:space="preserve"> </w:t>
      </w:r>
      <w:proofErr w:type="spellStart"/>
      <w:r w:rsidRPr="00F60D3F">
        <w:rPr>
          <w:rFonts w:cs="Times New Roman"/>
          <w:szCs w:val="20"/>
        </w:rPr>
        <w:t>Povzetek</w:t>
      </w:r>
      <w:proofErr w:type="spellEnd"/>
      <w:r w:rsidRPr="00F60D3F">
        <w:rPr>
          <w:rFonts w:cs="Times New Roman"/>
          <w:szCs w:val="20"/>
        </w:rPr>
        <w:t xml:space="preserve"> dolžine do</w:t>
      </w:r>
      <w:r w:rsidR="00596839" w:rsidRPr="00F60D3F">
        <w:rPr>
          <w:rFonts w:cs="Times New Roman"/>
          <w:szCs w:val="20"/>
        </w:rPr>
        <w:t xml:space="preserve"> največ</w:t>
      </w:r>
      <w:r w:rsidRPr="00F60D3F">
        <w:rPr>
          <w:rFonts w:cs="Times New Roman"/>
          <w:szCs w:val="20"/>
        </w:rPr>
        <w:t xml:space="preserve"> 150 besed.</w:t>
      </w:r>
      <w:r w:rsidR="00611930" w:rsidRPr="00F60D3F">
        <w:rPr>
          <w:rFonts w:cs="Times New Roman"/>
          <w:szCs w:val="20"/>
        </w:rPr>
        <w:t xml:space="preserve">: </w:t>
      </w:r>
      <w:r w:rsidRPr="00F60D3F">
        <w:rPr>
          <w:rFonts w:cs="Times New Roman"/>
          <w:szCs w:val="20"/>
        </w:rPr>
        <w:t xml:space="preserve">Vzorčno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Besedilo</w:t>
      </w:r>
      <w:r w:rsidR="00596839" w:rsidRPr="00F60D3F">
        <w:rPr>
          <w:rFonts w:cs="Times New Roman"/>
          <w:szCs w:val="20"/>
        </w:rPr>
        <w:t xml:space="preserve"> Vzorčno Besedilo Vzorčno</w:t>
      </w:r>
      <w:r w:rsidR="00B6531E" w:rsidRPr="00F60D3F">
        <w:rPr>
          <w:rFonts w:cs="Times New Roman"/>
          <w:szCs w:val="20"/>
        </w:rPr>
        <w:t xml:space="preserve"> besedilo</w:t>
      </w:r>
      <w:r w:rsidR="00596839" w:rsidRPr="00F60D3F">
        <w:rPr>
          <w:rFonts w:cs="Times New Roman"/>
          <w:szCs w:val="20"/>
        </w:rPr>
        <w:t>.</w:t>
      </w:r>
    </w:p>
    <w:p w:rsidR="00FB0129" w:rsidRPr="00F60D3F" w:rsidRDefault="00FB0129" w:rsidP="007B6E77">
      <w:pPr>
        <w:tabs>
          <w:tab w:val="left" w:pos="7088"/>
        </w:tabs>
        <w:rPr>
          <w:rFonts w:cs="Times New Roman"/>
          <w:szCs w:val="20"/>
          <w:highlight w:val="yellow"/>
        </w:rPr>
      </w:pPr>
    </w:p>
    <w:p w:rsidR="007173C9" w:rsidRPr="00F60D3F" w:rsidRDefault="00FB0129" w:rsidP="007B6E77">
      <w:pPr>
        <w:pStyle w:val="Keyword"/>
        <w:spacing w:before="0"/>
        <w:jc w:val="both"/>
        <w:rPr>
          <w:sz w:val="22"/>
          <w:szCs w:val="20"/>
          <w:lang w:val="sl-SI"/>
        </w:rPr>
      </w:pPr>
      <w:r w:rsidRPr="00F60D3F">
        <w:rPr>
          <w:b/>
          <w:sz w:val="22"/>
          <w:szCs w:val="20"/>
          <w:lang w:val="sl-SI"/>
        </w:rPr>
        <w:t>K</w:t>
      </w:r>
      <w:r w:rsidR="00B71F8A" w:rsidRPr="00F60D3F">
        <w:rPr>
          <w:b/>
          <w:sz w:val="22"/>
          <w:szCs w:val="20"/>
          <w:lang w:val="sl-SI"/>
        </w:rPr>
        <w:t>ljučne besede</w:t>
      </w:r>
      <w:r w:rsidRPr="00F60D3F">
        <w:rPr>
          <w:b/>
          <w:sz w:val="22"/>
          <w:szCs w:val="20"/>
          <w:lang w:val="sl-SI"/>
        </w:rPr>
        <w:t>:</w:t>
      </w:r>
      <w:r w:rsidRPr="00F60D3F">
        <w:rPr>
          <w:b/>
          <w:smallCaps/>
          <w:sz w:val="22"/>
          <w:szCs w:val="20"/>
          <w:lang w:val="sl-SI"/>
        </w:rPr>
        <w:t xml:space="preserve"> </w:t>
      </w:r>
      <w:r w:rsidRPr="00F60D3F">
        <w:rPr>
          <w:sz w:val="22"/>
          <w:szCs w:val="20"/>
          <w:lang w:val="sl-SI"/>
        </w:rPr>
        <w:t>•</w:t>
      </w:r>
      <w:r w:rsidRPr="00F60D3F">
        <w:rPr>
          <w:sz w:val="22"/>
          <w:szCs w:val="20"/>
          <w:shd w:val="clear" w:color="auto" w:fill="FFFFFF"/>
          <w:lang w:val="sl-SI"/>
        </w:rPr>
        <w:t xml:space="preserve"> </w:t>
      </w:r>
      <w:r w:rsidR="007173C9" w:rsidRPr="00F60D3F">
        <w:rPr>
          <w:sz w:val="22"/>
          <w:szCs w:val="20"/>
          <w:lang w:val="sl-SI"/>
        </w:rPr>
        <w:t xml:space="preserve">1. </w:t>
      </w:r>
      <w:r w:rsidR="00B71F8A" w:rsidRPr="00F60D3F">
        <w:rPr>
          <w:sz w:val="22"/>
          <w:szCs w:val="20"/>
          <w:lang w:val="sl-SI"/>
        </w:rPr>
        <w:t>ključna beseda</w:t>
      </w:r>
      <w:r w:rsidRPr="00F60D3F">
        <w:rPr>
          <w:sz w:val="22"/>
          <w:szCs w:val="20"/>
          <w:lang w:val="sl-SI"/>
        </w:rPr>
        <w:t xml:space="preserve"> • </w:t>
      </w:r>
      <w:r w:rsidR="007173C9" w:rsidRPr="00F60D3F">
        <w:rPr>
          <w:sz w:val="22"/>
          <w:szCs w:val="20"/>
          <w:lang w:val="sl-SI"/>
        </w:rPr>
        <w:t xml:space="preserve">2. </w:t>
      </w:r>
      <w:r w:rsidR="00B71F8A" w:rsidRPr="00F60D3F">
        <w:rPr>
          <w:sz w:val="22"/>
          <w:szCs w:val="20"/>
          <w:lang w:val="sl-SI"/>
        </w:rPr>
        <w:t>ključna beseda</w:t>
      </w:r>
      <w:r w:rsidRPr="00F60D3F">
        <w:rPr>
          <w:sz w:val="22"/>
          <w:szCs w:val="20"/>
          <w:lang w:val="sl-SI"/>
        </w:rPr>
        <w:t xml:space="preserve"> • </w:t>
      </w:r>
      <w:r w:rsidR="007173C9" w:rsidRPr="00F60D3F">
        <w:rPr>
          <w:sz w:val="22"/>
          <w:szCs w:val="20"/>
          <w:lang w:val="sl-SI"/>
        </w:rPr>
        <w:t xml:space="preserve">3.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 xml:space="preserve">• </w:t>
      </w:r>
      <w:r w:rsidR="007173C9" w:rsidRPr="00F60D3F">
        <w:rPr>
          <w:sz w:val="22"/>
          <w:szCs w:val="20"/>
          <w:lang w:val="sl-SI"/>
        </w:rPr>
        <w:t xml:space="preserve">4.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 xml:space="preserve">• </w:t>
      </w:r>
      <w:r w:rsidR="007173C9" w:rsidRPr="00F60D3F">
        <w:rPr>
          <w:sz w:val="22"/>
          <w:szCs w:val="20"/>
          <w:lang w:val="sl-SI"/>
        </w:rPr>
        <w:t xml:space="preserve">5.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w:t>
      </w:r>
    </w:p>
    <w:p w:rsidR="00EC1A47" w:rsidRPr="00F639EF" w:rsidRDefault="00EC1A47" w:rsidP="007173C9">
      <w:pPr>
        <w:pStyle w:val="Podatkiavtor"/>
        <w:jc w:val="both"/>
        <w:rPr>
          <w:smallCaps/>
        </w:rPr>
      </w:pPr>
    </w:p>
    <w:p w:rsidR="00EC1A47" w:rsidRDefault="00B71F8A" w:rsidP="00BC320F">
      <w:pPr>
        <w:pStyle w:val="Podatkiavtor"/>
        <w:jc w:val="both"/>
      </w:pPr>
      <w:r w:rsidRPr="00F639EF">
        <w:rPr>
          <w:smallCaps/>
        </w:rPr>
        <w:t>Naslov</w:t>
      </w:r>
      <w:r w:rsidR="007B6E77">
        <w:rPr>
          <w:smallCaps/>
        </w:rPr>
        <w:t>/i</w:t>
      </w:r>
      <w:r w:rsidRPr="00F639EF">
        <w:rPr>
          <w:smallCaps/>
        </w:rPr>
        <w:t xml:space="preserve"> avtorja/</w:t>
      </w:r>
      <w:proofErr w:type="spellStart"/>
      <w:r w:rsidRPr="00F639EF">
        <w:rPr>
          <w:smallCaps/>
        </w:rPr>
        <w:t>ev</w:t>
      </w:r>
      <w:proofErr w:type="spellEnd"/>
      <w:r w:rsidR="007173C9" w:rsidRPr="00F639EF">
        <w:rPr>
          <w:smallCaps/>
        </w:rPr>
        <w:t>:</w:t>
      </w:r>
      <w:r w:rsidR="007173C9" w:rsidRPr="00F639EF">
        <w:t xml:space="preserve"> </w:t>
      </w:r>
    </w:p>
    <w:p w:rsidR="00EC1A47" w:rsidRDefault="00B71F8A" w:rsidP="007B6E77">
      <w:pPr>
        <w:pStyle w:val="Podatkiavtor"/>
      </w:pPr>
      <w:r w:rsidRPr="00F639EF">
        <w:t>Ime Priimek</w:t>
      </w:r>
      <w:r w:rsidR="007173C9" w:rsidRPr="00F639EF">
        <w:t>, Un</w:t>
      </w:r>
      <w:r w:rsidR="0003465D" w:rsidRPr="00F639EF">
        <w:t>iverza</w:t>
      </w:r>
      <w:r w:rsidR="007173C9" w:rsidRPr="00F639EF">
        <w:t>, F</w:t>
      </w:r>
      <w:r w:rsidR="0003465D" w:rsidRPr="00F639EF">
        <w:t>akulteta</w:t>
      </w:r>
      <w:r w:rsidR="007B6E77">
        <w:t>/Ustanova zaposlitve</w:t>
      </w:r>
      <w:r w:rsidR="007173C9" w:rsidRPr="00F639EF">
        <w:t xml:space="preserve">, </w:t>
      </w:r>
      <w:r w:rsidR="004F556B">
        <w:t>Mesto</w:t>
      </w:r>
      <w:r w:rsidR="007173C9" w:rsidRPr="00F639EF">
        <w:t xml:space="preserve">, </w:t>
      </w:r>
      <w:r w:rsidR="0003465D" w:rsidRPr="00F639EF">
        <w:t>Držav</w:t>
      </w:r>
      <w:r w:rsidR="002309D1" w:rsidRPr="00F639EF">
        <w:t>a</w:t>
      </w:r>
      <w:r w:rsidR="007173C9" w:rsidRPr="00F639EF">
        <w:t>, e-</w:t>
      </w:r>
      <w:r w:rsidR="0003465D" w:rsidRPr="00F639EF">
        <w:t>pošta</w:t>
      </w:r>
      <w:r w:rsidR="00D36155" w:rsidRPr="00F639EF">
        <w:t xml:space="preserve">: </w:t>
      </w:r>
      <w:r w:rsidR="0003465D" w:rsidRPr="00F639EF">
        <w:t>ime.priimek</w:t>
      </w:r>
      <w:r w:rsidR="00D36155" w:rsidRPr="00F639EF">
        <w:t>@mail.com</w:t>
      </w:r>
      <w:r w:rsidR="007173C9" w:rsidRPr="00F639EF">
        <w:t>.</w:t>
      </w:r>
    </w:p>
    <w:p w:rsidR="00EC1A47" w:rsidRDefault="00EC1A47" w:rsidP="00BC320F">
      <w:pPr>
        <w:pStyle w:val="Podatkiavtor"/>
        <w:jc w:val="both"/>
      </w:pPr>
    </w:p>
    <w:p w:rsidR="007B6E77" w:rsidRDefault="007B6E77" w:rsidP="007B6E77">
      <w:pPr>
        <w:pStyle w:val="Podatkiavtor"/>
      </w:pPr>
      <w:r w:rsidRPr="00F639EF">
        <w:t>Ime Priimek, Univerza, Fakulteta</w:t>
      </w:r>
      <w:r>
        <w:t>/Ustanova zaposlitve</w:t>
      </w:r>
      <w:r w:rsidRPr="00F639EF">
        <w:t xml:space="preserve">, </w:t>
      </w:r>
      <w:r>
        <w:t>Mesto</w:t>
      </w:r>
      <w:r w:rsidRPr="00F639EF">
        <w:t>, Država, e-pošta: ime.priimek@mail.com.</w:t>
      </w:r>
    </w:p>
    <w:p w:rsidR="00EC1A47" w:rsidRDefault="00EC1A47" w:rsidP="00BC320F">
      <w:pPr>
        <w:pStyle w:val="Podatkiavtor"/>
        <w:jc w:val="both"/>
      </w:pPr>
    </w:p>
    <w:p w:rsidR="004F556B" w:rsidRDefault="007B6E77" w:rsidP="00F60D3F">
      <w:pPr>
        <w:pStyle w:val="Podatkiavtor"/>
      </w:pPr>
      <w:r w:rsidRPr="00F639EF">
        <w:t>Ime Priimek, Univerza, Fakulteta</w:t>
      </w:r>
      <w:r>
        <w:t>/Ustanova zaposlitve</w:t>
      </w:r>
      <w:r w:rsidRPr="00F639EF">
        <w:t xml:space="preserve">, </w:t>
      </w:r>
      <w:r>
        <w:t>Mesto</w:t>
      </w:r>
      <w:r w:rsidRPr="00F639EF">
        <w:t>, Država, e-pošta: ime.priimek@mail.com.</w:t>
      </w:r>
    </w:p>
    <w:p w:rsidR="007173C9" w:rsidRPr="00F639EF" w:rsidRDefault="007173C9" w:rsidP="00BC320F">
      <w:pPr>
        <w:pStyle w:val="Podatkiavtor"/>
        <w:jc w:val="both"/>
        <w:sectPr w:rsidR="007173C9" w:rsidRPr="00F639EF" w:rsidSect="00F60D3F">
          <w:headerReference w:type="first" r:id="rId11"/>
          <w:pgSz w:w="9356" w:h="13325" w:code="28"/>
          <w:pgMar w:top="1134" w:right="1134" w:bottom="1134" w:left="1134" w:header="709" w:footer="709" w:gutter="0"/>
          <w:cols w:space="708"/>
          <w:titlePg/>
          <w:docGrid w:linePitch="360"/>
        </w:sectPr>
      </w:pPr>
    </w:p>
    <w:p w:rsidR="0059178F" w:rsidRPr="00F639EF" w:rsidRDefault="0059178F" w:rsidP="0059178F">
      <w:pPr>
        <w:ind w:left="2832"/>
      </w:pPr>
    </w:p>
    <w:p w:rsidR="0059178F" w:rsidRPr="00F639EF" w:rsidRDefault="0059178F" w:rsidP="0059178F">
      <w:pPr>
        <w:pStyle w:val="Naslov1"/>
        <w:rPr>
          <w:rFonts w:eastAsia="Times New Roman"/>
          <w:b w:val="0"/>
        </w:rPr>
      </w:pPr>
      <w:r>
        <w:rPr>
          <w:rFonts w:eastAsia="Times New Roman"/>
        </w:rPr>
        <w:t>Title</w:t>
      </w:r>
    </w:p>
    <w:p w:rsidR="0059178F" w:rsidRPr="00F639EF" w:rsidRDefault="0059178F" w:rsidP="0059178F">
      <w:pPr>
        <w:tabs>
          <w:tab w:val="left" w:pos="5827"/>
        </w:tabs>
        <w:jc w:val="center"/>
        <w:rPr>
          <w:b/>
          <w:sz w:val="24"/>
          <w:szCs w:val="24"/>
          <w:highlight w:val="yellow"/>
        </w:rPr>
      </w:pPr>
    </w:p>
    <w:p w:rsidR="0059178F" w:rsidRPr="00F639EF" w:rsidRDefault="0059178F" w:rsidP="0059178F">
      <w:pPr>
        <w:pStyle w:val="Avtor"/>
        <w:rPr>
          <w:sz w:val="24"/>
          <w:szCs w:val="24"/>
        </w:rPr>
      </w:pPr>
      <w:r>
        <w:rPr>
          <w:sz w:val="24"/>
          <w:szCs w:val="24"/>
        </w:rPr>
        <w:t xml:space="preserve">Name </w:t>
      </w:r>
      <w:proofErr w:type="spellStart"/>
      <w:r>
        <w:rPr>
          <w:sz w:val="24"/>
          <w:szCs w:val="24"/>
        </w:rPr>
        <w:t>Surname</w:t>
      </w:r>
      <w:proofErr w:type="spellEnd"/>
      <w:r w:rsidRPr="00F639EF">
        <w:rPr>
          <w:sz w:val="24"/>
          <w:szCs w:val="24"/>
        </w:rPr>
        <w:t xml:space="preserve">, </w:t>
      </w:r>
      <w:r>
        <w:rPr>
          <w:sz w:val="24"/>
          <w:szCs w:val="24"/>
        </w:rPr>
        <w:t xml:space="preserve">Name </w:t>
      </w:r>
      <w:proofErr w:type="spellStart"/>
      <w:r>
        <w:rPr>
          <w:sz w:val="24"/>
          <w:szCs w:val="24"/>
        </w:rPr>
        <w:t>Surname</w:t>
      </w:r>
      <w:proofErr w:type="spellEnd"/>
      <w:r>
        <w:rPr>
          <w:sz w:val="24"/>
          <w:szCs w:val="24"/>
        </w:rPr>
        <w:t xml:space="preserve"> in</w:t>
      </w:r>
      <w:r w:rsidRPr="00F639EF">
        <w:rPr>
          <w:sz w:val="24"/>
          <w:szCs w:val="24"/>
        </w:rPr>
        <w:t xml:space="preserve"> </w:t>
      </w:r>
      <w:r>
        <w:rPr>
          <w:sz w:val="24"/>
          <w:szCs w:val="24"/>
        </w:rPr>
        <w:t xml:space="preserve">Name </w:t>
      </w:r>
      <w:proofErr w:type="spellStart"/>
      <w:r>
        <w:rPr>
          <w:sz w:val="24"/>
          <w:szCs w:val="24"/>
        </w:rPr>
        <w:t>Surname</w:t>
      </w:r>
      <w:proofErr w:type="spellEnd"/>
    </w:p>
    <w:p w:rsidR="0059178F" w:rsidRPr="00F639EF" w:rsidRDefault="0059178F" w:rsidP="0059178F">
      <w:pPr>
        <w:jc w:val="center"/>
        <w:rPr>
          <w:rFonts w:cs="Times New Roman"/>
          <w:b/>
          <w:smallCaps/>
          <w:sz w:val="24"/>
          <w:szCs w:val="24"/>
          <w:highlight w:val="yellow"/>
        </w:rPr>
      </w:pPr>
    </w:p>
    <w:p w:rsidR="0059178F" w:rsidRPr="00F60D3F" w:rsidRDefault="0059178F" w:rsidP="007B6E77">
      <w:pPr>
        <w:tabs>
          <w:tab w:val="left" w:pos="7088"/>
        </w:tabs>
        <w:rPr>
          <w:rFonts w:cs="Times New Roman"/>
          <w:szCs w:val="20"/>
        </w:rPr>
      </w:pPr>
      <w:proofErr w:type="spellStart"/>
      <w:r w:rsidRPr="00F60D3F">
        <w:rPr>
          <w:rFonts w:cs="Times New Roman"/>
          <w:b/>
          <w:szCs w:val="20"/>
        </w:rPr>
        <w:t>Abstract</w:t>
      </w:r>
      <w:proofErr w:type="spellEnd"/>
      <w:r w:rsidRPr="00F60D3F">
        <w:rPr>
          <w:rFonts w:cs="Times New Roman"/>
          <w:szCs w:val="20"/>
        </w:rPr>
        <w:t xml:space="preserve"> Up to </w:t>
      </w:r>
      <w:proofErr w:type="spellStart"/>
      <w:r w:rsidRPr="00F60D3F">
        <w:rPr>
          <w:rFonts w:cs="Times New Roman"/>
          <w:szCs w:val="20"/>
        </w:rPr>
        <w:t>maximum</w:t>
      </w:r>
      <w:proofErr w:type="spellEnd"/>
      <w:r w:rsidRPr="00F60D3F">
        <w:rPr>
          <w:rFonts w:cs="Times New Roman"/>
          <w:szCs w:val="20"/>
        </w:rPr>
        <w:t xml:space="preserve"> 150 </w:t>
      </w:r>
      <w:proofErr w:type="spellStart"/>
      <w:r w:rsidRPr="00F60D3F">
        <w:rPr>
          <w:rFonts w:cs="Times New Roman"/>
          <w:szCs w:val="20"/>
        </w:rPr>
        <w:t>words</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007B6E77"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b/>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r w:rsidRPr="00F60D3F">
        <w:rPr>
          <w:b/>
          <w:szCs w:val="20"/>
        </w:rPr>
        <w:t>l</w:t>
      </w:r>
      <w:proofErr w:type="spellEnd"/>
      <w:r w:rsidRPr="00F60D3F">
        <w:rPr>
          <w:b/>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s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e </w:t>
      </w:r>
      <w:r w:rsidRPr="00F60D3F">
        <w:rPr>
          <w:rFonts w:cs="Times New Roman"/>
          <w:szCs w:val="20"/>
        </w:rPr>
        <w:t>sample text</w:t>
      </w:r>
      <w:r w:rsidRPr="00F60D3F">
        <w:rPr>
          <w:b/>
          <w:szCs w:val="20"/>
        </w:rPr>
        <w:t>:</w:t>
      </w:r>
      <w:r w:rsidRPr="00F60D3F">
        <w:rPr>
          <w:rFonts w:cs="Times New Roman"/>
          <w:szCs w:val="20"/>
        </w:rPr>
        <w:t xml:space="preserv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w:t>
      </w:r>
    </w:p>
    <w:p w:rsidR="0059178F" w:rsidRPr="00F60D3F" w:rsidRDefault="0059178F" w:rsidP="007B6E77">
      <w:pPr>
        <w:pStyle w:val="Keyword"/>
        <w:spacing w:before="0"/>
        <w:jc w:val="both"/>
        <w:rPr>
          <w:sz w:val="22"/>
          <w:szCs w:val="20"/>
        </w:rPr>
      </w:pPr>
    </w:p>
    <w:p w:rsidR="0059178F" w:rsidRPr="00F60D3F" w:rsidRDefault="0059178F" w:rsidP="007B6E77">
      <w:pPr>
        <w:pStyle w:val="Keyword"/>
        <w:spacing w:before="0"/>
        <w:jc w:val="both"/>
        <w:rPr>
          <w:sz w:val="22"/>
          <w:szCs w:val="20"/>
          <w:lang w:val="sl-SI"/>
        </w:rPr>
      </w:pPr>
      <w:proofErr w:type="spellStart"/>
      <w:r w:rsidRPr="00F60D3F">
        <w:rPr>
          <w:b/>
          <w:sz w:val="22"/>
          <w:szCs w:val="20"/>
          <w:lang w:val="sl-SI"/>
        </w:rPr>
        <w:t>Keywords</w:t>
      </w:r>
      <w:proofErr w:type="spellEnd"/>
      <w:r w:rsidRPr="00F60D3F">
        <w:rPr>
          <w:b/>
          <w:sz w:val="22"/>
          <w:szCs w:val="20"/>
          <w:lang w:val="sl-SI"/>
        </w:rPr>
        <w:t>:</w:t>
      </w:r>
      <w:r w:rsidRPr="00F60D3F">
        <w:rPr>
          <w:b/>
          <w:smallCaps/>
          <w:sz w:val="22"/>
          <w:szCs w:val="20"/>
          <w:lang w:val="sl-SI"/>
        </w:rPr>
        <w:t xml:space="preserve"> </w:t>
      </w:r>
      <w:r w:rsidRPr="00F60D3F">
        <w:rPr>
          <w:sz w:val="22"/>
          <w:szCs w:val="20"/>
          <w:lang w:val="sl-SI"/>
        </w:rPr>
        <w:t>•</w:t>
      </w:r>
      <w:r w:rsidRPr="00F60D3F">
        <w:rPr>
          <w:sz w:val="22"/>
          <w:szCs w:val="20"/>
          <w:shd w:val="clear" w:color="auto" w:fill="FFFFFF"/>
          <w:lang w:val="sl-SI"/>
        </w:rPr>
        <w:t xml:space="preserve"> </w:t>
      </w:r>
      <w:r w:rsidRPr="00F60D3F">
        <w:rPr>
          <w:sz w:val="22"/>
          <w:szCs w:val="20"/>
          <w:lang w:val="sl-SI"/>
        </w:rPr>
        <w:t xml:space="preserve">1. </w:t>
      </w:r>
      <w:proofErr w:type="spellStart"/>
      <w:r w:rsidR="00A8073D" w:rsidRPr="00F60D3F">
        <w:rPr>
          <w:sz w:val="22"/>
          <w:szCs w:val="20"/>
          <w:lang w:val="sl-SI"/>
        </w:rPr>
        <w:t>keyword</w:t>
      </w:r>
      <w:proofErr w:type="spellEnd"/>
      <w:r w:rsidRPr="00F60D3F">
        <w:rPr>
          <w:sz w:val="22"/>
          <w:szCs w:val="20"/>
          <w:lang w:val="sl-SI"/>
        </w:rPr>
        <w:t xml:space="preserve"> • 2.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3.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4.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5.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w:t>
      </w:r>
    </w:p>
    <w:p w:rsidR="0059178F" w:rsidRPr="00F639EF" w:rsidRDefault="0059178F" w:rsidP="0059178F">
      <w:pPr>
        <w:pStyle w:val="Podatkiavtor"/>
        <w:jc w:val="both"/>
        <w:rPr>
          <w:smallCaps/>
        </w:rPr>
      </w:pPr>
    </w:p>
    <w:p w:rsidR="0059178F" w:rsidRDefault="007B6E77" w:rsidP="0059178F">
      <w:pPr>
        <w:pStyle w:val="Podatkiavtor"/>
        <w:jc w:val="both"/>
      </w:pPr>
      <w:proofErr w:type="spellStart"/>
      <w:r>
        <w:rPr>
          <w:smallCaps/>
        </w:rPr>
        <w:t>Authors</w:t>
      </w:r>
      <w:proofErr w:type="spellEnd"/>
      <w:r>
        <w:rPr>
          <w:smallCaps/>
        </w:rPr>
        <w:t>:</w:t>
      </w:r>
    </w:p>
    <w:p w:rsidR="007A37CF" w:rsidRDefault="00A8073D" w:rsidP="007A37CF">
      <w:pPr>
        <w:pStyle w:val="Podatkiavtor"/>
      </w:pPr>
      <w:r>
        <w:t xml:space="preserve">Name </w:t>
      </w:r>
      <w:proofErr w:type="spellStart"/>
      <w:r>
        <w:t>Surname</w:t>
      </w:r>
      <w:proofErr w:type="spellEnd"/>
      <w:r w:rsidRPr="00A8073D">
        <w:t xml:space="preserve">, </w:t>
      </w:r>
      <w:proofErr w:type="spellStart"/>
      <w:r w:rsidR="007A37CF" w:rsidRPr="007A37CF">
        <w:t>University</w:t>
      </w:r>
      <w:proofErr w:type="spellEnd"/>
      <w:r w:rsidRPr="00A8073D">
        <w:t xml:space="preserve"> </w:t>
      </w:r>
      <w:proofErr w:type="spellStart"/>
      <w:r w:rsidRPr="00A8073D">
        <w:t>of</w:t>
      </w:r>
      <w:proofErr w:type="spellEnd"/>
      <w:r w:rsidRPr="00A8073D">
        <w:t xml:space="preserve">, </w:t>
      </w:r>
      <w:proofErr w:type="spellStart"/>
      <w:r w:rsidRPr="00A8073D">
        <w:t>Faculty</w:t>
      </w:r>
      <w:proofErr w:type="spellEnd"/>
      <w:r w:rsidRPr="00A8073D">
        <w:t xml:space="preserve"> </w:t>
      </w:r>
      <w:proofErr w:type="spellStart"/>
      <w:r w:rsidRPr="00A8073D">
        <w:t>of</w:t>
      </w:r>
      <w:proofErr w:type="spellEnd"/>
      <w:r w:rsidR="007A37CF">
        <w:t>/</w:t>
      </w:r>
      <w:r w:rsidR="007A37CF" w:rsidRPr="007A37CF">
        <w:t xml:space="preserve"> </w:t>
      </w:r>
      <w:proofErr w:type="spellStart"/>
      <w:r w:rsidR="007A37CF" w:rsidRPr="007A37CF">
        <w:t>Employed</w:t>
      </w:r>
      <w:proofErr w:type="spellEnd"/>
      <w:r w:rsidR="007A37CF" w:rsidRPr="007A37CF">
        <w:t xml:space="preserve"> at</w:t>
      </w:r>
      <w:r w:rsidRPr="00A8073D">
        <w:t>,</w:t>
      </w:r>
      <w:r w:rsidR="00A22130">
        <w:t xml:space="preserve"> Town/</w:t>
      </w:r>
      <w:proofErr w:type="spellStart"/>
      <w:r w:rsidR="00A22130">
        <w:t>City</w:t>
      </w:r>
      <w:proofErr w:type="spellEnd"/>
      <w:r w:rsidRPr="00A8073D">
        <w:t xml:space="preserve">, </w:t>
      </w:r>
      <w:proofErr w:type="spellStart"/>
      <w:r w:rsidRPr="00A8073D">
        <w:t>Country</w:t>
      </w:r>
      <w:proofErr w:type="spellEnd"/>
      <w:r w:rsidRPr="00A8073D">
        <w:t>,</w:t>
      </w:r>
    </w:p>
    <w:p w:rsidR="0059178F" w:rsidRDefault="00A8073D" w:rsidP="007A37CF">
      <w:pPr>
        <w:pStyle w:val="Podatkiavtor"/>
      </w:pPr>
      <w:r w:rsidRPr="00A8073D">
        <w:t>e-mail: name.surname@um.si.</w:t>
      </w:r>
    </w:p>
    <w:p w:rsidR="00A8073D" w:rsidRDefault="00A8073D" w:rsidP="0059178F">
      <w:pPr>
        <w:pStyle w:val="Podatkiavtor"/>
        <w:jc w:val="both"/>
      </w:pPr>
    </w:p>
    <w:p w:rsidR="007B6E77" w:rsidRDefault="007B6E77" w:rsidP="007B6E77">
      <w:pPr>
        <w:pStyle w:val="Podatkiavtor"/>
      </w:pPr>
      <w:r>
        <w:t xml:space="preserve">Name </w:t>
      </w:r>
      <w:proofErr w:type="spellStart"/>
      <w:r>
        <w:t>Surname</w:t>
      </w:r>
      <w:proofErr w:type="spellEnd"/>
      <w:r w:rsidRPr="00A8073D">
        <w:t xml:space="preserve">, </w:t>
      </w:r>
      <w:proofErr w:type="spellStart"/>
      <w:r w:rsidRPr="007A37CF">
        <w:t>University</w:t>
      </w:r>
      <w:proofErr w:type="spellEnd"/>
      <w:r w:rsidRPr="00A8073D">
        <w:t xml:space="preserve"> </w:t>
      </w:r>
      <w:proofErr w:type="spellStart"/>
      <w:r w:rsidRPr="00A8073D">
        <w:t>of</w:t>
      </w:r>
      <w:proofErr w:type="spellEnd"/>
      <w:r w:rsidRPr="00A8073D">
        <w:t xml:space="preserve">, </w:t>
      </w:r>
      <w:proofErr w:type="spellStart"/>
      <w:r w:rsidRPr="00A8073D">
        <w:t>Faculty</w:t>
      </w:r>
      <w:proofErr w:type="spellEnd"/>
      <w:r w:rsidRPr="00A8073D">
        <w:t xml:space="preserve"> </w:t>
      </w:r>
      <w:proofErr w:type="spellStart"/>
      <w:r w:rsidRPr="00A8073D">
        <w:t>of</w:t>
      </w:r>
      <w:proofErr w:type="spellEnd"/>
      <w:r>
        <w:t>/</w:t>
      </w:r>
      <w:r w:rsidRPr="007A37CF">
        <w:t xml:space="preserve"> </w:t>
      </w:r>
      <w:proofErr w:type="spellStart"/>
      <w:r w:rsidRPr="007A37CF">
        <w:t>Employed</w:t>
      </w:r>
      <w:proofErr w:type="spellEnd"/>
      <w:r w:rsidRPr="007A37CF">
        <w:t xml:space="preserve"> at</w:t>
      </w:r>
      <w:r w:rsidRPr="00A8073D">
        <w:t>,</w:t>
      </w:r>
      <w:r>
        <w:t xml:space="preserve"> Town/</w:t>
      </w:r>
      <w:proofErr w:type="spellStart"/>
      <w:r>
        <w:t>City</w:t>
      </w:r>
      <w:proofErr w:type="spellEnd"/>
      <w:r w:rsidRPr="00A8073D">
        <w:t xml:space="preserve">, </w:t>
      </w:r>
      <w:proofErr w:type="spellStart"/>
      <w:r w:rsidRPr="00A8073D">
        <w:t>Country</w:t>
      </w:r>
      <w:proofErr w:type="spellEnd"/>
      <w:r w:rsidRPr="00A8073D">
        <w:t>,</w:t>
      </w:r>
    </w:p>
    <w:p w:rsidR="007B6E77" w:rsidRDefault="007B6E77" w:rsidP="007B6E77">
      <w:pPr>
        <w:pStyle w:val="Podatkiavtor"/>
      </w:pPr>
      <w:r w:rsidRPr="00A8073D">
        <w:t>e-mail: name.surname@um.si.</w:t>
      </w:r>
    </w:p>
    <w:p w:rsidR="0059178F" w:rsidRDefault="0059178F" w:rsidP="0059178F">
      <w:pPr>
        <w:pStyle w:val="Podatkiavtor"/>
        <w:jc w:val="both"/>
      </w:pPr>
    </w:p>
    <w:p w:rsidR="007B6E77" w:rsidRDefault="007B6E77" w:rsidP="007B6E77">
      <w:pPr>
        <w:pStyle w:val="Podatkiavtor"/>
      </w:pPr>
      <w:r>
        <w:t xml:space="preserve">Name </w:t>
      </w:r>
      <w:proofErr w:type="spellStart"/>
      <w:r>
        <w:t>Surname</w:t>
      </w:r>
      <w:proofErr w:type="spellEnd"/>
      <w:r w:rsidRPr="00A8073D">
        <w:t xml:space="preserve">, </w:t>
      </w:r>
      <w:proofErr w:type="spellStart"/>
      <w:r w:rsidRPr="007A37CF">
        <w:t>University</w:t>
      </w:r>
      <w:proofErr w:type="spellEnd"/>
      <w:r w:rsidRPr="00A8073D">
        <w:t xml:space="preserve"> </w:t>
      </w:r>
      <w:proofErr w:type="spellStart"/>
      <w:r w:rsidRPr="00A8073D">
        <w:t>of</w:t>
      </w:r>
      <w:proofErr w:type="spellEnd"/>
      <w:r w:rsidRPr="00A8073D">
        <w:t xml:space="preserve">, </w:t>
      </w:r>
      <w:proofErr w:type="spellStart"/>
      <w:r w:rsidRPr="00A8073D">
        <w:t>Faculty</w:t>
      </w:r>
      <w:proofErr w:type="spellEnd"/>
      <w:r w:rsidRPr="00A8073D">
        <w:t xml:space="preserve"> </w:t>
      </w:r>
      <w:proofErr w:type="spellStart"/>
      <w:r w:rsidRPr="00A8073D">
        <w:t>of</w:t>
      </w:r>
      <w:proofErr w:type="spellEnd"/>
      <w:r>
        <w:t>/</w:t>
      </w:r>
      <w:r w:rsidRPr="007A37CF">
        <w:t xml:space="preserve"> </w:t>
      </w:r>
      <w:proofErr w:type="spellStart"/>
      <w:r w:rsidRPr="007A37CF">
        <w:t>Employed</w:t>
      </w:r>
      <w:proofErr w:type="spellEnd"/>
      <w:r w:rsidRPr="007A37CF">
        <w:t xml:space="preserve"> at</w:t>
      </w:r>
      <w:r w:rsidRPr="00A8073D">
        <w:t>,</w:t>
      </w:r>
      <w:r>
        <w:t xml:space="preserve"> Town/</w:t>
      </w:r>
      <w:proofErr w:type="spellStart"/>
      <w:r>
        <w:t>City</w:t>
      </w:r>
      <w:proofErr w:type="spellEnd"/>
      <w:r w:rsidRPr="00A8073D">
        <w:t xml:space="preserve">, </w:t>
      </w:r>
      <w:proofErr w:type="spellStart"/>
      <w:r w:rsidRPr="00A8073D">
        <w:t>Country</w:t>
      </w:r>
      <w:proofErr w:type="spellEnd"/>
      <w:r w:rsidRPr="00A8073D">
        <w:t>,</w:t>
      </w:r>
    </w:p>
    <w:p w:rsidR="007B6E77" w:rsidRDefault="007B6E77" w:rsidP="007B6E77">
      <w:pPr>
        <w:pStyle w:val="Podatkiavtor"/>
      </w:pPr>
      <w:r w:rsidRPr="00A8073D">
        <w:t>e-mail: name.surname@um.si.</w:t>
      </w:r>
    </w:p>
    <w:p w:rsidR="0059178F" w:rsidRDefault="0059178F" w:rsidP="0059178F"/>
    <w:p w:rsidR="0059178F" w:rsidRDefault="0059178F" w:rsidP="0059178F">
      <w:pPr>
        <w:sectPr w:rsidR="0059178F" w:rsidSect="00F60D3F">
          <w:headerReference w:type="default" r:id="rId12"/>
          <w:footerReference w:type="even" r:id="rId13"/>
          <w:footerReference w:type="default" r:id="rId14"/>
          <w:headerReference w:type="first" r:id="rId15"/>
          <w:pgSz w:w="9356" w:h="13325"/>
          <w:pgMar w:top="1134" w:right="1134" w:bottom="1134" w:left="1134" w:header="709" w:footer="709" w:gutter="0"/>
          <w:cols w:space="708"/>
          <w:titlePg/>
          <w:docGrid w:linePitch="360"/>
        </w:sectPr>
      </w:pPr>
    </w:p>
    <w:p w:rsidR="0067572E" w:rsidRPr="00F639EF" w:rsidRDefault="006518F6" w:rsidP="00681FE8">
      <w:pPr>
        <w:pStyle w:val="Naslov2"/>
      </w:pPr>
      <w:r w:rsidRPr="00F639EF">
        <w:t>1</w:t>
      </w:r>
      <w:r w:rsidRPr="00F639EF">
        <w:tab/>
      </w:r>
      <w:r w:rsidR="0003465D" w:rsidRPr="00F639EF">
        <w:t>Uvod</w:t>
      </w:r>
    </w:p>
    <w:p w:rsidR="00681FE8" w:rsidRPr="00F639EF" w:rsidRDefault="00681FE8" w:rsidP="00681FE8"/>
    <w:p w:rsidR="00681FE8" w:rsidRPr="00F639EF" w:rsidRDefault="00681FE8" w:rsidP="00681FE8">
      <w:pPr>
        <w:rPr>
          <w:rFonts w:cs="Times New Roman"/>
          <w:szCs w:val="17"/>
        </w:rPr>
      </w:pPr>
      <w:proofErr w:type="spellStart"/>
      <w:r w:rsidRPr="00F639EF">
        <w:rPr>
          <w:rFonts w:cs="Times New Roman"/>
          <w:szCs w:val="17"/>
        </w:rPr>
        <w:t>Sample</w:t>
      </w:r>
      <w:proofErr w:type="spellEnd"/>
      <w:r w:rsidRPr="00F639EF">
        <w:rPr>
          <w:rFonts w:cs="Times New Roman"/>
          <w:szCs w:val="17"/>
        </w:rPr>
        <w:t xml:space="preserv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 xml:space="preserve">Besedilo </w:t>
      </w:r>
      <w:bookmarkStart w:id="0" w:name="_GoBack"/>
      <w:r w:rsidR="00013755" w:rsidRPr="00F639EF">
        <w:rPr>
          <w:rFonts w:cs="Times New Roman"/>
          <w:szCs w:val="17"/>
        </w:rPr>
        <w:t>Vzorčno</w:t>
      </w:r>
      <w:r w:rsidR="00B71F8A" w:rsidRPr="00F639EF">
        <w:rPr>
          <w:rFonts w:cs="Times New Roman"/>
          <w:szCs w:val="17"/>
        </w:rPr>
        <w:t xml:space="preserve"> </w:t>
      </w:r>
      <w:bookmarkEnd w:id="0"/>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Besedilo</w:t>
      </w:r>
      <w:r w:rsidR="0003465D" w:rsidRPr="00F639EF">
        <w:rPr>
          <w:rFonts w:cs="Times New Roman"/>
          <w:szCs w:val="17"/>
        </w:rPr>
        <w:t>.</w:t>
      </w:r>
    </w:p>
    <w:p w:rsidR="0003465D" w:rsidRPr="00F639EF" w:rsidRDefault="0003465D" w:rsidP="00681FE8">
      <w:pPr>
        <w:rPr>
          <w:rFonts w:cs="Times New Roman"/>
          <w:szCs w:val="17"/>
        </w:rPr>
      </w:pPr>
    </w:p>
    <w:p w:rsidR="00681FE8" w:rsidRPr="00F639EF"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w:t>
      </w:r>
      <w:r w:rsidR="0003465D" w:rsidRPr="00F639EF">
        <w:rPr>
          <w:rFonts w:cs="Times New Roman"/>
          <w:szCs w:val="17"/>
        </w:rPr>
        <w:t>.</w:t>
      </w:r>
    </w:p>
    <w:p w:rsidR="00681FE8" w:rsidRPr="00F639EF" w:rsidRDefault="00681FE8" w:rsidP="00681FE8">
      <w:pPr>
        <w:rPr>
          <w:rFonts w:cs="Times New Roman"/>
          <w:szCs w:val="17"/>
        </w:rPr>
      </w:pPr>
    </w:p>
    <w:p w:rsidR="00681FE8" w:rsidRPr="009868B7" w:rsidRDefault="00681FE8" w:rsidP="009868B7">
      <w:pPr>
        <w:pStyle w:val="Naslov2"/>
      </w:pPr>
      <w:r w:rsidRPr="009868B7">
        <w:t>2</w:t>
      </w:r>
      <w:r w:rsidRPr="009868B7">
        <w:tab/>
      </w:r>
      <w:r w:rsidR="00013755" w:rsidRPr="009868B7">
        <w:t>Naslov</w:t>
      </w:r>
      <w:r w:rsidRPr="009868B7">
        <w:t xml:space="preserve"> 2 </w:t>
      </w:r>
    </w:p>
    <w:p w:rsidR="00681FE8" w:rsidRPr="00F639EF" w:rsidRDefault="00681FE8" w:rsidP="00681FE8"/>
    <w:p w:rsidR="00681FE8" w:rsidRPr="00F639EF" w:rsidRDefault="00681FE8" w:rsidP="00681FE8">
      <w:pPr>
        <w:pStyle w:val="Naslov2"/>
      </w:pPr>
      <w:r w:rsidRPr="00F639EF">
        <w:t>2.1</w:t>
      </w:r>
      <w:r w:rsidRPr="00F639EF">
        <w:tab/>
      </w:r>
      <w:r w:rsidR="00013755" w:rsidRPr="00F639EF">
        <w:t>Naslov</w:t>
      </w:r>
      <w:r w:rsidRPr="00F639EF">
        <w:t xml:space="preserve"> 2.1</w:t>
      </w:r>
    </w:p>
    <w:p w:rsidR="00681FE8" w:rsidRPr="00F639EF" w:rsidRDefault="00681FE8" w:rsidP="00681FE8"/>
    <w:p w:rsidR="00681FE8" w:rsidRPr="00F639EF"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proofErr w:type="spellStart"/>
      <w:r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A25D20" w:rsidRPr="00F639EF">
        <w:rPr>
          <w:rFonts w:cs="Times New Roman"/>
          <w:szCs w:val="17"/>
        </w:rPr>
        <w:t>.</w:t>
      </w:r>
      <w:r w:rsidR="00A25D20" w:rsidRPr="00F639EF">
        <w:rPr>
          <w:rStyle w:val="Sprotnaopomba-sklic"/>
          <w:rFonts w:cs="Times New Roman"/>
          <w:szCs w:val="17"/>
        </w:rPr>
        <w:footnoteReference w:id="1"/>
      </w:r>
    </w:p>
    <w:p w:rsidR="00681FE8" w:rsidRPr="00F639EF" w:rsidRDefault="00681FE8" w:rsidP="00681FE8">
      <w:pPr>
        <w:pStyle w:val="Naslov2"/>
      </w:pPr>
      <w:r w:rsidRPr="00F639EF">
        <w:t>2.1.1</w:t>
      </w:r>
      <w:r w:rsidRPr="00F639EF">
        <w:tab/>
      </w:r>
      <w:r w:rsidR="00013755" w:rsidRPr="00F639EF">
        <w:t>Naslov</w:t>
      </w:r>
      <w:r w:rsidRPr="00F639EF">
        <w:t xml:space="preserve"> 2.1.1</w:t>
      </w:r>
    </w:p>
    <w:p w:rsidR="00681FE8" w:rsidRPr="00F639EF" w:rsidRDefault="00681FE8" w:rsidP="00681FE8"/>
    <w:p w:rsidR="00681FE8" w:rsidRPr="00F639EF" w:rsidRDefault="00013755" w:rsidP="00681FE8">
      <w:pPr>
        <w:rPr>
          <w:rFonts w:cs="Times New Roman"/>
          <w:szCs w:val="17"/>
        </w:rPr>
      </w:pP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r w:rsidR="00B71F8A" w:rsidRPr="00F639EF">
        <w:rPr>
          <w:rFonts w:cs="Times New Roman"/>
          <w:szCs w:val="17"/>
        </w:rPr>
        <w:t xml:space="preserve">Vzorčno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150C1D" w:rsidRPr="00F639EF">
        <w:rPr>
          <w:rFonts w:cs="Times New Roman"/>
          <w:szCs w:val="17"/>
        </w:rPr>
        <w:t>.</w:t>
      </w:r>
    </w:p>
    <w:p w:rsidR="00681FE8" w:rsidRPr="00F639EF" w:rsidRDefault="00681FE8" w:rsidP="00681FE8">
      <w:pPr>
        <w:rPr>
          <w:rFonts w:cs="Times New Roman"/>
          <w:szCs w:val="17"/>
        </w:rPr>
      </w:pPr>
    </w:p>
    <w:p w:rsidR="00681FE8" w:rsidRPr="00F639EF" w:rsidRDefault="00681FE8" w:rsidP="00681FE8">
      <w:pPr>
        <w:rPr>
          <w:rFonts w:cs="Times New Roman"/>
          <w:szCs w:val="17"/>
        </w:rPr>
      </w:pP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p>
    <w:p w:rsidR="00681FE8" w:rsidRPr="00F639EF" w:rsidRDefault="00681FE8" w:rsidP="00681FE8"/>
    <w:p w:rsidR="00F50881" w:rsidRDefault="00BC320F" w:rsidP="00F50881">
      <w:pPr>
        <w:keepNext/>
        <w:jc w:val="center"/>
      </w:pPr>
      <w:r w:rsidRPr="00F639EF">
        <w:rPr>
          <w:noProof/>
          <w:lang w:eastAsia="sl-SI"/>
        </w:rPr>
        <w:drawing>
          <wp:inline distT="0" distB="0" distL="0" distR="0">
            <wp:extent cx="4505935" cy="3003957"/>
            <wp:effectExtent l="0" t="0" r="9525" b="635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08433" cy="3072289"/>
                    </a:xfrm>
                    <a:prstGeom prst="rect">
                      <a:avLst/>
                    </a:prstGeom>
                    <a:noFill/>
                    <a:ln>
                      <a:noFill/>
                    </a:ln>
                  </pic:spPr>
                </pic:pic>
              </a:graphicData>
            </a:graphic>
          </wp:inline>
        </w:drawing>
      </w:r>
    </w:p>
    <w:p w:rsidR="000D23C5" w:rsidRPr="00F639EF" w:rsidRDefault="000D23C5" w:rsidP="00F60D3F"/>
    <w:p w:rsidR="000D23C5" w:rsidRDefault="00013755" w:rsidP="00045706">
      <w:pPr>
        <w:pStyle w:val="Napis"/>
        <w:rPr>
          <w:sz w:val="18"/>
        </w:rPr>
      </w:pPr>
      <w:r w:rsidRPr="00F639EF">
        <w:rPr>
          <w:sz w:val="18"/>
        </w:rPr>
        <w:t>Slika</w:t>
      </w:r>
      <w:r w:rsidR="00F50881" w:rsidRPr="00F639EF">
        <w:rPr>
          <w:sz w:val="18"/>
        </w:rPr>
        <w:t xml:space="preserve"> </w:t>
      </w:r>
      <w:r w:rsidR="00EE61C7" w:rsidRPr="00F639EF">
        <w:rPr>
          <w:b w:val="0"/>
          <w:sz w:val="18"/>
        </w:rPr>
        <w:fldChar w:fldCharType="begin"/>
      </w:r>
      <w:r w:rsidR="00EE61C7" w:rsidRPr="00F639EF">
        <w:rPr>
          <w:sz w:val="18"/>
        </w:rPr>
        <w:instrText xml:space="preserve"> SEQ Figure \* ARABIC </w:instrText>
      </w:r>
      <w:r w:rsidR="00EE61C7" w:rsidRPr="00F639EF">
        <w:rPr>
          <w:b w:val="0"/>
          <w:sz w:val="18"/>
        </w:rPr>
        <w:fldChar w:fldCharType="separate"/>
      </w:r>
      <w:r w:rsidR="00055194" w:rsidRPr="00F639EF">
        <w:rPr>
          <w:noProof/>
          <w:sz w:val="18"/>
        </w:rPr>
        <w:t>1</w:t>
      </w:r>
      <w:r w:rsidR="00EE61C7" w:rsidRPr="00F639EF">
        <w:rPr>
          <w:b w:val="0"/>
          <w:noProof/>
          <w:sz w:val="18"/>
        </w:rPr>
        <w:fldChar w:fldCharType="end"/>
      </w:r>
      <w:r w:rsidR="00F05A9D" w:rsidRPr="00F639EF">
        <w:rPr>
          <w:noProof/>
          <w:sz w:val="18"/>
        </w:rPr>
        <w:t>:</w:t>
      </w:r>
      <w:r w:rsidR="00F50881" w:rsidRPr="00F639EF">
        <w:rPr>
          <w:sz w:val="18"/>
        </w:rPr>
        <w:t xml:space="preserve"> </w:t>
      </w:r>
      <w:r w:rsidRPr="00F639EF">
        <w:rPr>
          <w:sz w:val="18"/>
        </w:rPr>
        <w:t>Univerza v Mariboru</w:t>
      </w:r>
      <w:r w:rsidR="00F50881" w:rsidRPr="00F639EF">
        <w:rPr>
          <w:sz w:val="18"/>
        </w:rPr>
        <w:t xml:space="preserve"> </w:t>
      </w:r>
    </w:p>
    <w:p w:rsidR="00150C1D" w:rsidRPr="000D23C5" w:rsidRDefault="000D23C5" w:rsidP="00045706">
      <w:pPr>
        <w:pStyle w:val="Napis"/>
        <w:rPr>
          <w:b w:val="0"/>
          <w:sz w:val="18"/>
        </w:rPr>
      </w:pPr>
      <w:r w:rsidRPr="000D23C5">
        <w:rPr>
          <w:b w:val="0"/>
          <w:sz w:val="18"/>
        </w:rPr>
        <w:t>Vir</w:t>
      </w:r>
      <w:r w:rsidR="00F50881" w:rsidRPr="000D23C5">
        <w:rPr>
          <w:b w:val="0"/>
          <w:sz w:val="18"/>
        </w:rPr>
        <w:t xml:space="preserve">: </w:t>
      </w:r>
      <w:r w:rsidR="00013755" w:rsidRPr="000D23C5">
        <w:rPr>
          <w:b w:val="0"/>
          <w:sz w:val="14"/>
        </w:rPr>
        <w:t>https://www.um.si</w:t>
      </w:r>
    </w:p>
    <w:p w:rsidR="00013755" w:rsidRPr="00F639EF" w:rsidRDefault="00013755" w:rsidP="00013755"/>
    <w:p w:rsidR="00150C1D" w:rsidRPr="00F639EF" w:rsidRDefault="00150C1D" w:rsidP="00150C1D">
      <w:pPr>
        <w:pStyle w:val="Naslov2"/>
      </w:pPr>
      <w:r w:rsidRPr="00F639EF">
        <w:t>3</w:t>
      </w:r>
      <w:r w:rsidRPr="00F639EF">
        <w:tab/>
      </w:r>
      <w:r w:rsidR="00013755" w:rsidRPr="00F639EF">
        <w:t>Naslov</w:t>
      </w:r>
      <w:r w:rsidRPr="00F639EF">
        <w:t xml:space="preserve"> 3</w:t>
      </w:r>
    </w:p>
    <w:p w:rsidR="00150C1D" w:rsidRPr="00F639EF" w:rsidRDefault="00150C1D" w:rsidP="00150C1D"/>
    <w:p w:rsidR="00831DDF" w:rsidRPr="00F639EF" w:rsidRDefault="00013755" w:rsidP="00150C1D">
      <w:pPr>
        <w:rPr>
          <w:rFonts w:cs="Times New Roman"/>
          <w:szCs w:val="17"/>
        </w:rPr>
      </w:pP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Pr="00F639EF">
        <w:rPr>
          <w:rFonts w:cs="Times New Roman"/>
          <w:szCs w:val="17"/>
        </w:rPr>
        <w:t>Vzorčno</w:t>
      </w:r>
      <w:proofErr w:type="spellEnd"/>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Pr="00F639EF">
        <w:rPr>
          <w:rFonts w:cs="Times New Roman"/>
          <w:szCs w:val="17"/>
        </w:rPr>
        <w:t>.</w:t>
      </w:r>
    </w:p>
    <w:p w:rsidR="00F05A9D" w:rsidRDefault="00F05A9D" w:rsidP="00F05A9D">
      <w:pPr>
        <w:rPr>
          <w:b/>
          <w:sz w:val="18"/>
        </w:rPr>
      </w:pPr>
      <w:r w:rsidRPr="00F639EF">
        <w:rPr>
          <w:b/>
          <w:sz w:val="18"/>
        </w:rPr>
        <w:t xml:space="preserve">Tabela 1: </w:t>
      </w:r>
      <w:r w:rsidR="00A944E9" w:rsidRPr="00F639EF">
        <w:rPr>
          <w:b/>
          <w:sz w:val="18"/>
        </w:rPr>
        <w:t>T</w:t>
      </w:r>
      <w:r w:rsidRPr="00F639EF">
        <w:rPr>
          <w:b/>
          <w:sz w:val="18"/>
        </w:rPr>
        <w:t>abela</w:t>
      </w:r>
    </w:p>
    <w:p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rsidTr="002A5C5B">
        <w:tc>
          <w:tcPr>
            <w:tcW w:w="616" w:type="dxa"/>
          </w:tcPr>
          <w:p w:rsidR="00F05A9D" w:rsidRPr="00F639EF" w:rsidRDefault="00F05A9D" w:rsidP="002A5C5B"/>
        </w:tc>
        <w:tc>
          <w:tcPr>
            <w:tcW w:w="2153" w:type="dxa"/>
          </w:tcPr>
          <w:p w:rsidR="00F05A9D" w:rsidRPr="00F639EF" w:rsidRDefault="00F05A9D" w:rsidP="002A5C5B">
            <w:pPr>
              <w:jc w:val="center"/>
              <w:rPr>
                <w:b/>
              </w:rPr>
            </w:pPr>
            <w:r w:rsidRPr="00F639EF">
              <w:rPr>
                <w:b/>
              </w:rPr>
              <w:t>Snov 1</w:t>
            </w:r>
          </w:p>
        </w:tc>
        <w:tc>
          <w:tcPr>
            <w:tcW w:w="2154" w:type="dxa"/>
          </w:tcPr>
          <w:p w:rsidR="00F05A9D" w:rsidRPr="00F639EF" w:rsidRDefault="00F05A9D" w:rsidP="002A5C5B">
            <w:pPr>
              <w:jc w:val="center"/>
              <w:rPr>
                <w:b/>
              </w:rPr>
            </w:pPr>
            <w:r w:rsidRPr="00F639EF">
              <w:rPr>
                <w:b/>
              </w:rPr>
              <w:t>Snov 2</w:t>
            </w:r>
          </w:p>
        </w:tc>
        <w:tc>
          <w:tcPr>
            <w:tcW w:w="2154" w:type="dxa"/>
          </w:tcPr>
          <w:p w:rsidR="00F05A9D" w:rsidRPr="00F639EF" w:rsidRDefault="00F05A9D" w:rsidP="002A5C5B">
            <w:pPr>
              <w:jc w:val="center"/>
              <w:rPr>
                <w:b/>
              </w:rPr>
            </w:pPr>
            <w:r w:rsidRPr="00F639EF">
              <w:rPr>
                <w:b/>
              </w:rPr>
              <w:t>Snov 3</w:t>
            </w:r>
          </w:p>
        </w:tc>
      </w:tr>
      <w:tr w:rsidR="00F05A9D" w:rsidRPr="00F639EF" w:rsidTr="002A5C5B">
        <w:tc>
          <w:tcPr>
            <w:tcW w:w="616" w:type="dxa"/>
          </w:tcPr>
          <w:p w:rsidR="00F05A9D" w:rsidRPr="00F639EF" w:rsidRDefault="00F05A9D" w:rsidP="002A5C5B">
            <w:pPr>
              <w:rPr>
                <w:b/>
              </w:rPr>
            </w:pPr>
            <w:r w:rsidRPr="00F639EF">
              <w:rPr>
                <w:b/>
              </w:rPr>
              <w:t>50%</w:t>
            </w:r>
          </w:p>
        </w:tc>
        <w:tc>
          <w:tcPr>
            <w:tcW w:w="2153" w:type="dxa"/>
          </w:tcPr>
          <w:p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rsidR="00F05A9D" w:rsidRPr="00F639EF" w:rsidRDefault="00F05A9D" w:rsidP="002A5C5B">
            <w:pPr>
              <w:jc w:val="center"/>
            </w:pPr>
            <w:r w:rsidRPr="00F639EF">
              <w:t>10</w:t>
            </w:r>
            <w:r w:rsidRPr="00F639EF">
              <w:rPr>
                <w:vertAlign w:val="superscript"/>
              </w:rPr>
              <w:t xml:space="preserve">5 </w:t>
            </w:r>
            <w:r w:rsidRPr="00F639EF">
              <w:t>Pa</w:t>
            </w:r>
          </w:p>
        </w:tc>
        <w:tc>
          <w:tcPr>
            <w:tcW w:w="2154" w:type="dxa"/>
          </w:tcPr>
          <w:p w:rsidR="00F05A9D" w:rsidRPr="00F639EF" w:rsidRDefault="00F05A9D" w:rsidP="002A5C5B">
            <w:pPr>
              <w:jc w:val="center"/>
            </w:pPr>
            <w:r w:rsidRPr="00F639EF">
              <w:t>11</w:t>
            </w:r>
            <w:r w:rsidRPr="00F639EF">
              <w:rPr>
                <w:vertAlign w:val="superscript"/>
              </w:rPr>
              <w:t xml:space="preserve">5 </w:t>
            </w:r>
            <w:r w:rsidRPr="00F639EF">
              <w:t>Pa</w:t>
            </w:r>
          </w:p>
        </w:tc>
      </w:tr>
      <w:tr w:rsidR="00F05A9D" w:rsidRPr="00F639EF" w:rsidTr="002A5C5B">
        <w:tc>
          <w:tcPr>
            <w:tcW w:w="616" w:type="dxa"/>
          </w:tcPr>
          <w:p w:rsidR="00F05A9D" w:rsidRPr="00F639EF" w:rsidRDefault="00F05A9D" w:rsidP="002A5C5B">
            <w:pPr>
              <w:rPr>
                <w:b/>
              </w:rPr>
            </w:pPr>
            <w:r w:rsidRPr="00F639EF">
              <w:rPr>
                <w:b/>
              </w:rPr>
              <w:t>70%</w:t>
            </w:r>
          </w:p>
        </w:tc>
        <w:tc>
          <w:tcPr>
            <w:tcW w:w="2153" w:type="dxa"/>
          </w:tcPr>
          <w:p w:rsidR="00F05A9D" w:rsidRPr="00F639EF" w:rsidRDefault="00F05A9D" w:rsidP="002A5C5B">
            <w:pPr>
              <w:jc w:val="center"/>
            </w:pPr>
            <w:r w:rsidRPr="00F639EF">
              <w:t>10</w:t>
            </w:r>
            <w:r w:rsidRPr="00F639EF">
              <w:rPr>
                <w:vertAlign w:val="superscript"/>
              </w:rPr>
              <w:t xml:space="preserve">6 </w:t>
            </w:r>
            <w:r w:rsidRPr="00F639EF">
              <w:t>Pa</w:t>
            </w:r>
          </w:p>
        </w:tc>
        <w:tc>
          <w:tcPr>
            <w:tcW w:w="2154" w:type="dxa"/>
          </w:tcPr>
          <w:p w:rsidR="00F05A9D" w:rsidRPr="00F639EF" w:rsidRDefault="00F05A9D" w:rsidP="002A5C5B">
            <w:pPr>
              <w:jc w:val="center"/>
            </w:pPr>
            <w:r w:rsidRPr="00F639EF">
              <w:t>13</w:t>
            </w:r>
            <w:r w:rsidRPr="00F639EF">
              <w:rPr>
                <w:vertAlign w:val="superscript"/>
              </w:rPr>
              <w:t xml:space="preserve">6 </w:t>
            </w:r>
            <w:r w:rsidRPr="00F639EF">
              <w:t>Pa</w:t>
            </w:r>
          </w:p>
        </w:tc>
        <w:tc>
          <w:tcPr>
            <w:tcW w:w="2154" w:type="dxa"/>
          </w:tcPr>
          <w:p w:rsidR="00F05A9D" w:rsidRPr="00F639EF" w:rsidRDefault="00F05A9D" w:rsidP="002A5C5B">
            <w:pPr>
              <w:jc w:val="center"/>
            </w:pPr>
            <w:r w:rsidRPr="00F639EF">
              <w:t>12</w:t>
            </w:r>
            <w:r w:rsidRPr="00F639EF">
              <w:rPr>
                <w:vertAlign w:val="superscript"/>
              </w:rPr>
              <w:t xml:space="preserve">5 </w:t>
            </w:r>
            <w:r w:rsidRPr="00F639EF">
              <w:t>Pa</w:t>
            </w:r>
          </w:p>
        </w:tc>
      </w:tr>
    </w:tbl>
    <w:p w:rsidR="00F05A9D" w:rsidRPr="00F639EF" w:rsidRDefault="00F05A9D" w:rsidP="00150C1D">
      <w:pPr>
        <w:rPr>
          <w:rFonts w:cs="Times New Roman"/>
          <w:sz w:val="16"/>
          <w:szCs w:val="17"/>
        </w:rPr>
      </w:pPr>
      <w:r w:rsidRPr="00F639EF">
        <w:rPr>
          <w:rFonts w:cs="Times New Roman"/>
          <w:sz w:val="16"/>
          <w:szCs w:val="17"/>
        </w:rPr>
        <w:t>vir: www.um.si</w:t>
      </w:r>
    </w:p>
    <w:p w:rsidR="00150C1D" w:rsidRPr="00F639EF" w:rsidRDefault="00150C1D" w:rsidP="00150C1D">
      <w:pPr>
        <w:rPr>
          <w:rFonts w:cs="Times New Roman"/>
          <w:szCs w:val="17"/>
        </w:rPr>
      </w:pPr>
    </w:p>
    <w:p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150C1D" w:rsidRPr="00F639EF">
        <w:rPr>
          <w:rFonts w:cs="Times New Roman"/>
          <w:szCs w:val="17"/>
        </w:rPr>
        <w:t>:</w:t>
      </w:r>
    </w:p>
    <w:p w:rsidR="00150C1D" w:rsidRPr="00F639EF" w:rsidRDefault="00150C1D" w:rsidP="00150C1D">
      <w:pPr>
        <w:rPr>
          <w:rFonts w:cs="Times New Roman"/>
          <w:szCs w:val="17"/>
        </w:rPr>
      </w:pPr>
    </w:p>
    <w:p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rsidR="00150C1D" w:rsidRPr="00F639EF" w:rsidRDefault="00150C1D" w:rsidP="00150C1D">
      <w:pPr>
        <w:rPr>
          <w:rFonts w:cs="Times New Roman"/>
          <w:szCs w:val="17"/>
        </w:rPr>
      </w:pPr>
    </w:p>
    <w:p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F05A9D" w:rsidRPr="00F639EF">
        <w:rPr>
          <w:rFonts w:cs="Times New Roman"/>
          <w:szCs w:val="17"/>
        </w:rPr>
        <w:t>.</w:t>
      </w:r>
    </w:p>
    <w:p w:rsidR="00150C1D" w:rsidRPr="00F639EF" w:rsidRDefault="00150C1D" w:rsidP="00150C1D">
      <w:pPr>
        <w:rPr>
          <w:rFonts w:cs="Times New Roman"/>
          <w:szCs w:val="17"/>
        </w:rPr>
      </w:pPr>
    </w:p>
    <w:p w:rsidR="00F05A9D" w:rsidRPr="00F639EF"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rsidR="00F05A9D" w:rsidRPr="00F639EF" w:rsidRDefault="00F05A9D" w:rsidP="00150C1D">
      <w:pPr>
        <w:rPr>
          <w:rFonts w:cs="Times New Roman"/>
          <w:szCs w:val="17"/>
        </w:rPr>
      </w:pPr>
    </w:p>
    <w:p w:rsidR="00F05A9D"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rsidR="00F60D3F" w:rsidRPr="00F639EF" w:rsidRDefault="00F60D3F" w:rsidP="00F05A9D">
      <w:pPr>
        <w:rPr>
          <w:rFonts w:cs="Times New Roman"/>
          <w:szCs w:val="17"/>
        </w:rPr>
      </w:pPr>
    </w:p>
    <w:p w:rsidR="00F05A9D" w:rsidRPr="00F639EF" w:rsidRDefault="00F05A9D" w:rsidP="00F05A9D">
      <w:pPr>
        <w:ind w:firstLine="567"/>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t>(1)</w:t>
      </w:r>
    </w:p>
    <w:p w:rsidR="00F05A9D" w:rsidRPr="00F639EF" w:rsidRDefault="00F05A9D" w:rsidP="00F05A9D">
      <w:pPr>
        <w:rPr>
          <w:rFonts w:cs="Times New Roman"/>
          <w:szCs w:val="17"/>
        </w:rPr>
      </w:pPr>
    </w:p>
    <w:p w:rsidR="002D5F6F" w:rsidRPr="00F639EF" w:rsidRDefault="002D5F6F" w:rsidP="002D5F6F">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 </w:t>
      </w:r>
      <w:r w:rsidRPr="00F639EF">
        <w:rPr>
          <w:rFonts w:cs="Times New Roman"/>
          <w:szCs w:val="17"/>
        </w:rPr>
        <w:fldChar w:fldCharType="begin"/>
      </w:r>
      <w:r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Pr="00F639EF">
        <w:rPr>
          <w:rFonts w:cs="Times New Roman"/>
          <w:szCs w:val="17"/>
        </w:rPr>
        <w:fldChar w:fldCharType="separate"/>
      </w:r>
      <w:r w:rsidRPr="00F639EF">
        <w:rPr>
          <w:rFonts w:cs="Times New Roman"/>
          <w:noProof/>
          <w:szCs w:val="17"/>
        </w:rPr>
        <w:t>(Clewlow, 2016)</w:t>
      </w:r>
      <w:r w:rsidRPr="00F639EF">
        <w:rPr>
          <w:rFonts w:cs="Times New Roman"/>
          <w:szCs w:val="17"/>
        </w:rPr>
        <w:fldChar w:fldCharType="end"/>
      </w:r>
    </w:p>
    <w:p w:rsidR="00F05A9D" w:rsidRPr="00F639EF" w:rsidRDefault="00F05A9D" w:rsidP="00F05A9D">
      <w:pPr>
        <w:rPr>
          <w:rFonts w:cs="Times New Roman"/>
          <w:szCs w:val="17"/>
        </w:rPr>
      </w:pPr>
    </w:p>
    <w:p w:rsidR="002D5F6F" w:rsidRDefault="002D5F6F" w:rsidP="002D5F6F">
      <w:pPr>
        <w:jc w:val="center"/>
        <w:rPr>
          <w:rFonts w:cs="Times New Roman"/>
          <w:b/>
          <w:bCs/>
          <w:color w:val="131413"/>
          <w:sz w:val="18"/>
          <w:szCs w:val="18"/>
        </w:rPr>
      </w:pPr>
      <w:r w:rsidRPr="00F639EF">
        <w:rPr>
          <w:noProof/>
          <w:lang w:eastAsia="sl-SI"/>
        </w:rPr>
        <w:drawing>
          <wp:inline distT="0" distB="0" distL="0" distR="0" wp14:anchorId="738939F7" wp14:editId="7281BBB4">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D23C5" w:rsidRPr="00F639EF" w:rsidRDefault="000D23C5" w:rsidP="002D5F6F">
      <w:pPr>
        <w:jc w:val="center"/>
        <w:rPr>
          <w:rFonts w:cs="Times New Roman"/>
          <w:b/>
          <w:bCs/>
          <w:color w:val="131413"/>
          <w:sz w:val="18"/>
          <w:szCs w:val="18"/>
        </w:rPr>
      </w:pPr>
    </w:p>
    <w:p w:rsidR="000D23C5" w:rsidRDefault="00931875" w:rsidP="002D5F6F">
      <w:pPr>
        <w:pStyle w:val="Napis"/>
        <w:rPr>
          <w:sz w:val="18"/>
        </w:rPr>
      </w:pPr>
      <w:r w:rsidRPr="00F639EF">
        <w:rPr>
          <w:sz w:val="18"/>
        </w:rPr>
        <w:t>Slika</w:t>
      </w:r>
      <w:r w:rsidR="002D5F6F" w:rsidRPr="00F639EF">
        <w:rPr>
          <w:sz w:val="18"/>
        </w:rPr>
        <w:t xml:space="preserve"> 2: </w:t>
      </w:r>
      <w:r w:rsidRPr="00F639EF">
        <w:rPr>
          <w:sz w:val="18"/>
        </w:rPr>
        <w:t>Primer</w:t>
      </w:r>
    </w:p>
    <w:p w:rsidR="002D5F6F" w:rsidRPr="000D23C5" w:rsidRDefault="00931875" w:rsidP="002D5F6F">
      <w:pPr>
        <w:pStyle w:val="Napis"/>
        <w:rPr>
          <w:b w:val="0"/>
          <w:sz w:val="18"/>
        </w:rPr>
      </w:pPr>
      <w:r w:rsidRPr="000D23C5">
        <w:rPr>
          <w:b w:val="0"/>
          <w:sz w:val="18"/>
        </w:rPr>
        <w:t>Vir</w:t>
      </w:r>
      <w:r w:rsidR="002D5F6F" w:rsidRPr="000D23C5">
        <w:rPr>
          <w:b w:val="0"/>
          <w:sz w:val="18"/>
        </w:rPr>
        <w:t xml:space="preserve">: </w:t>
      </w:r>
      <w:r w:rsidRPr="000D23C5">
        <w:rPr>
          <w:b w:val="0"/>
          <w:sz w:val="18"/>
        </w:rPr>
        <w:t>svoj</w:t>
      </w:r>
      <w:r w:rsidR="002D5F6F" w:rsidRPr="000D23C5">
        <w:rPr>
          <w:b w:val="0"/>
          <w:sz w:val="18"/>
        </w:rPr>
        <w:t>.</w:t>
      </w:r>
    </w:p>
    <w:p w:rsidR="002D5F6F" w:rsidRPr="00F639EF" w:rsidRDefault="002D5F6F" w:rsidP="00F05A9D">
      <w:pPr>
        <w:rPr>
          <w:rFonts w:cs="Times New Roman"/>
          <w:szCs w:val="17"/>
        </w:rPr>
      </w:pPr>
    </w:p>
    <w:p w:rsidR="000D23C5" w:rsidRPr="00F639EF" w:rsidRDefault="002D5F6F"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r w:rsid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r w:rsidR="000D23C5" w:rsidRP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p>
    <w:p w:rsidR="000D23C5" w:rsidRPr="00F639EF" w:rsidRDefault="000D23C5"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rsidR="000D23C5" w:rsidRDefault="000D23C5" w:rsidP="000D23C5">
      <w:pPr>
        <w:rPr>
          <w:rFonts w:cs="Times New Roman"/>
          <w:szCs w:val="17"/>
        </w:rPr>
      </w:pPr>
    </w:p>
    <w:p w:rsidR="000D23C5" w:rsidRPr="00F639EF" w:rsidRDefault="000D23C5"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rsidR="00150C1D" w:rsidRPr="00F639EF" w:rsidRDefault="00150C1D" w:rsidP="00150C1D"/>
    <w:p w:rsidR="002D5F6F" w:rsidRPr="00F639EF" w:rsidRDefault="002D5F6F" w:rsidP="00150C1D"/>
    <w:p w:rsidR="00150C1D" w:rsidRPr="00F639EF" w:rsidRDefault="00013755" w:rsidP="00150C1D">
      <w:pPr>
        <w:rPr>
          <w:rFonts w:cs="Times New Roman"/>
          <w:b/>
          <w:bCs/>
          <w:color w:val="131413"/>
          <w:sz w:val="18"/>
          <w:szCs w:val="18"/>
        </w:rPr>
      </w:pPr>
      <w:r w:rsidRPr="00F639EF">
        <w:rPr>
          <w:rFonts w:cs="Times New Roman"/>
          <w:b/>
          <w:bCs/>
          <w:color w:val="131413"/>
          <w:sz w:val="18"/>
          <w:szCs w:val="18"/>
        </w:rPr>
        <w:t>Opombe</w:t>
      </w:r>
    </w:p>
    <w:p w:rsidR="00150C1D" w:rsidRPr="00F639EF" w:rsidRDefault="00150C1D" w:rsidP="00150C1D">
      <w:pPr>
        <w:rPr>
          <w:rFonts w:cs="Times New Roman"/>
          <w:sz w:val="18"/>
          <w:szCs w:val="18"/>
        </w:rPr>
      </w:pPr>
    </w:p>
    <w:p w:rsidR="00150C1D" w:rsidRPr="00F639EF" w:rsidRDefault="00B71F8A" w:rsidP="009868B7">
      <w:pPr>
        <w:pStyle w:val="Opombe"/>
      </w:pPr>
      <w:r w:rsidRPr="00F639EF">
        <w:t xml:space="preserve">Vzorčno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Besedilo</w:t>
      </w:r>
      <w:r w:rsidR="00831DDF">
        <w:t>.</w:t>
      </w:r>
    </w:p>
    <w:p w:rsidR="00150C1D" w:rsidRPr="00F639EF" w:rsidRDefault="00150C1D" w:rsidP="00150C1D">
      <w:pPr>
        <w:rPr>
          <w:rFonts w:cs="Times New Roman"/>
          <w:sz w:val="18"/>
          <w:szCs w:val="18"/>
        </w:rPr>
      </w:pPr>
    </w:p>
    <w:p w:rsidR="00150C1D" w:rsidRPr="00F639EF" w:rsidRDefault="00013755" w:rsidP="00150C1D">
      <w:pPr>
        <w:rPr>
          <w:rFonts w:cs="Times New Roman"/>
          <w:b/>
          <w:sz w:val="18"/>
          <w:szCs w:val="18"/>
        </w:rPr>
      </w:pPr>
      <w:r w:rsidRPr="00F639EF">
        <w:rPr>
          <w:rFonts w:cs="Times New Roman"/>
          <w:b/>
          <w:sz w:val="18"/>
          <w:szCs w:val="18"/>
        </w:rPr>
        <w:t>Literatura</w:t>
      </w:r>
      <w:r w:rsidR="000D23C5">
        <w:rPr>
          <w:rFonts w:cs="Times New Roman"/>
          <w:b/>
          <w:sz w:val="18"/>
          <w:szCs w:val="18"/>
        </w:rPr>
        <w:t xml:space="preserve"> </w:t>
      </w:r>
    </w:p>
    <w:p w:rsidR="00150C1D" w:rsidRPr="00F639EF" w:rsidRDefault="00150C1D" w:rsidP="00150C1D">
      <w:pPr>
        <w:rPr>
          <w:rFonts w:cs="Times New Roman"/>
          <w:b/>
          <w:sz w:val="18"/>
          <w:szCs w:val="18"/>
        </w:rPr>
      </w:pPr>
    </w:p>
    <w:p w:rsidR="002D5F6F" w:rsidRPr="00F639EF" w:rsidRDefault="002D5F6F" w:rsidP="009868B7">
      <w:pPr>
        <w:pStyle w:val="Literatura"/>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rsidR="0087404D" w:rsidRPr="00F639EF" w:rsidRDefault="002D5F6F" w:rsidP="009868B7">
      <w:pPr>
        <w:pStyle w:val="Literatura"/>
        <w:rPr>
          <w:rFonts w:eastAsia="Times New Roman" w:cs="Times New Roman"/>
          <w:szCs w:val="18"/>
        </w:rPr>
      </w:pPr>
      <w:r w:rsidRPr="00F639EF">
        <w:fldChar w:fldCharType="end"/>
      </w:r>
    </w:p>
    <w:sectPr w:rsidR="0087404D" w:rsidRPr="00F639EF" w:rsidSect="00F60D3F">
      <w:headerReference w:type="even" r:id="rId18"/>
      <w:headerReference w:type="first" r:id="rId19"/>
      <w:pgSz w:w="9356" w:h="13325"/>
      <w:pgMar w:top="1134" w:right="1134" w:bottom="1134" w:left="1134"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4820" w:rsidRDefault="00654820" w:rsidP="00AA6F4E">
      <w:r>
        <w:separator/>
      </w:r>
    </w:p>
  </w:endnote>
  <w:endnote w:type="continuationSeparator" w:id="0">
    <w:p w:rsidR="00654820" w:rsidRDefault="00654820"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9EF" w:rsidRPr="00831DDF" w:rsidRDefault="00F639EF" w:rsidP="00F639EF">
    <w:pPr>
      <w:pStyle w:val="Noga"/>
      <w:rPr>
        <w:b/>
        <w:sz w:val="18"/>
      </w:rPr>
    </w:pPr>
    <w:r w:rsidRPr="00831DDF">
      <w:rPr>
        <w:b/>
        <w:sz w:val="18"/>
      </w:rPr>
      <w:t>Predloga © Univerzitetna založba Univerze v Mariboru</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9EF" w:rsidRDefault="00F639EF">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9EF" w:rsidRDefault="00F639EF">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4820" w:rsidRDefault="00654820" w:rsidP="00AA6F4E">
      <w:r>
        <w:separator/>
      </w:r>
    </w:p>
  </w:footnote>
  <w:footnote w:type="continuationSeparator" w:id="0">
    <w:p w:rsidR="00654820" w:rsidRDefault="00654820" w:rsidP="00AA6F4E">
      <w:r>
        <w:continuationSeparator/>
      </w:r>
    </w:p>
  </w:footnote>
  <w:footnote w:id="1">
    <w:p w:rsidR="00A25D20" w:rsidRPr="00A25D20" w:rsidRDefault="00A25D20">
      <w:pPr>
        <w:pStyle w:val="Sprotnaopomba-besedilo"/>
        <w:rPr>
          <w:lang w:val="sl-SI"/>
        </w:rPr>
      </w:pPr>
      <w:r>
        <w:rPr>
          <w:rStyle w:val="Sprotnaopomba-sklic"/>
        </w:rPr>
        <w:footnoteRef/>
      </w:r>
      <w:r>
        <w:t xml:space="preserve"> Zakon o duševnem zdravju (</w:t>
      </w:r>
      <w:proofErr w:type="spellStart"/>
      <w:r>
        <w:t>ZDZdr</w:t>
      </w:r>
      <w:proofErr w:type="spellEnd"/>
      <w:r>
        <w:t>),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insideH w:val="single" w:sz="4" w:space="0" w:color="auto"/>
      </w:tblBorders>
      <w:tblLook w:val="04A0" w:firstRow="1" w:lastRow="0" w:firstColumn="1" w:lastColumn="0" w:noHBand="0" w:noVBand="1"/>
    </w:tblPr>
    <w:tblGrid>
      <w:gridCol w:w="562"/>
      <w:gridCol w:w="6515"/>
    </w:tblGrid>
    <w:tr w:rsidR="0087404D" w:rsidRPr="00B27FAE" w:rsidTr="009339ED">
      <w:trPr>
        <w:trHeight w:val="20"/>
      </w:trPr>
      <w:tc>
        <w:tcPr>
          <w:tcW w:w="562" w:type="dxa"/>
        </w:tcPr>
        <w:p w:rsidR="0087404D" w:rsidRPr="00A964E5" w:rsidRDefault="0087404D" w:rsidP="0087404D">
          <w:pPr>
            <w:pStyle w:val="Glava"/>
            <w:ind w:left="-110"/>
            <w:rPr>
              <w:i/>
              <w:sz w:val="18"/>
            </w:rPr>
          </w:pPr>
          <w:r w:rsidRPr="00A964E5">
            <w:rPr>
              <w:i/>
              <w:sz w:val="18"/>
            </w:rPr>
            <w:fldChar w:fldCharType="begin"/>
          </w:r>
          <w:r w:rsidRPr="00A964E5">
            <w:rPr>
              <w:i/>
              <w:sz w:val="18"/>
            </w:rPr>
            <w:instrText>PAGE   \* MERGEFORMAT</w:instrText>
          </w:r>
          <w:r w:rsidRPr="00A964E5">
            <w:rPr>
              <w:i/>
              <w:sz w:val="18"/>
            </w:rPr>
            <w:fldChar w:fldCharType="separate"/>
          </w:r>
          <w:r w:rsidR="00A8073D">
            <w:rPr>
              <w:i/>
              <w:noProof/>
              <w:sz w:val="18"/>
            </w:rPr>
            <w:t>4</w:t>
          </w:r>
          <w:r w:rsidRPr="00A964E5">
            <w:rPr>
              <w:i/>
              <w:sz w:val="18"/>
            </w:rPr>
            <w:fldChar w:fldCharType="end"/>
          </w:r>
        </w:p>
      </w:tc>
      <w:tc>
        <w:tcPr>
          <w:tcW w:w="6515" w:type="dxa"/>
        </w:tcPr>
        <w:p w:rsidR="0087404D" w:rsidRPr="00B27FAE" w:rsidRDefault="0087404D" w:rsidP="0087404D">
          <w:pPr>
            <w:pStyle w:val="Glava"/>
            <w:ind w:right="-113"/>
            <w:jc w:val="right"/>
            <w:rPr>
              <w:smallCaps/>
              <w:sz w:val="18"/>
            </w:rPr>
          </w:pPr>
          <w:r>
            <w:rPr>
              <w:smallCaps/>
              <w:sz w:val="18"/>
            </w:rPr>
            <w:t>4. nacionalna konferenca o varnosti v lokalnih skupnostih</w:t>
          </w:r>
        </w:p>
      </w:tc>
    </w:tr>
  </w:tbl>
  <w:p w:rsidR="0087404D" w:rsidRDefault="0087404D">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480"/>
      <w:gridCol w:w="1608"/>
    </w:tblGrid>
    <w:tr w:rsidR="00581616" w:rsidTr="00D24711">
      <w:tc>
        <w:tcPr>
          <w:tcW w:w="5524" w:type="dxa"/>
          <w:vAlign w:val="bottom"/>
        </w:tcPr>
        <w:p w:rsidR="00581616" w:rsidRDefault="004F556B" w:rsidP="00581616">
          <w:pPr>
            <w:pStyle w:val="Glava"/>
            <w:jc w:val="left"/>
            <w:rPr>
              <w:smallCaps/>
              <w:sz w:val="18"/>
            </w:rPr>
          </w:pPr>
          <w:r>
            <w:rPr>
              <w:smallCaps/>
              <w:sz w:val="18"/>
            </w:rPr>
            <w:t>Predloga Univerzitetne založbe univerze v Mariboru</w:t>
          </w:r>
        </w:p>
        <w:p w:rsidR="00581616" w:rsidRPr="00496706" w:rsidRDefault="004F556B" w:rsidP="00581616">
          <w:pPr>
            <w:pStyle w:val="Glava"/>
            <w:jc w:val="left"/>
            <w:rPr>
              <w:i/>
              <w:sz w:val="18"/>
            </w:rPr>
          </w:pPr>
          <w:r>
            <w:rPr>
              <w:i/>
              <w:sz w:val="18"/>
            </w:rPr>
            <w:t>© Univerza v Mariboru, Univerzitetna založba</w:t>
          </w:r>
        </w:p>
      </w:tc>
      <w:tc>
        <w:tcPr>
          <w:tcW w:w="1553" w:type="dxa"/>
          <w:vAlign w:val="bottom"/>
        </w:tcPr>
        <w:p w:rsidR="00581616" w:rsidRDefault="00581616" w:rsidP="00581616">
          <w:pPr>
            <w:pStyle w:val="Glava"/>
            <w:jc w:val="center"/>
          </w:pPr>
          <w:r>
            <w:rPr>
              <w:noProof/>
              <w:sz w:val="18"/>
              <w:lang w:eastAsia="sl-SI"/>
            </w:rPr>
            <w:drawing>
              <wp:inline distT="0" distB="0" distL="0" distR="0" wp14:anchorId="13D83A9A" wp14:editId="694CDE10">
                <wp:extent cx="883936" cy="607591"/>
                <wp:effectExtent l="0" t="0" r="0" b="254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m-zaloz-logo-an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83936" cy="607591"/>
                        </a:xfrm>
                        <a:prstGeom prst="rect">
                          <a:avLst/>
                        </a:prstGeom>
                      </pic:spPr>
                    </pic:pic>
                  </a:graphicData>
                </a:graphic>
              </wp:inline>
            </w:drawing>
          </w:r>
        </w:p>
      </w:tc>
    </w:tr>
  </w:tbl>
  <w:p w:rsidR="00581616" w:rsidRDefault="00581616">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bottom w:val="single" w:sz="4" w:space="0" w:color="auto"/>
        <w:insideH w:val="single" w:sz="4" w:space="0" w:color="auto"/>
      </w:tblBorders>
      <w:tblLook w:val="04A0" w:firstRow="1" w:lastRow="0" w:firstColumn="1" w:lastColumn="0" w:noHBand="0" w:noVBand="1"/>
    </w:tblPr>
    <w:tblGrid>
      <w:gridCol w:w="6663"/>
      <w:gridCol w:w="424"/>
    </w:tblGrid>
    <w:tr w:rsidR="00F5266C" w:rsidRPr="001C01AB" w:rsidTr="009339ED">
      <w:tc>
        <w:tcPr>
          <w:tcW w:w="6663" w:type="dxa"/>
        </w:tcPr>
        <w:p w:rsidR="00F5266C" w:rsidRPr="001C01AB" w:rsidRDefault="00F5266C" w:rsidP="00F5266C">
          <w:pPr>
            <w:pStyle w:val="Glava"/>
            <w:ind w:left="-104"/>
            <w:jc w:val="left"/>
            <w:rPr>
              <w:smallCaps/>
              <w:sz w:val="18"/>
            </w:rPr>
          </w:pPr>
          <w:r>
            <w:rPr>
              <w:i/>
              <w:sz w:val="18"/>
            </w:rPr>
            <w:t>I. Priimek: Naslov prispevka</w:t>
          </w:r>
        </w:p>
      </w:tc>
      <w:tc>
        <w:tcPr>
          <w:tcW w:w="424" w:type="dxa"/>
        </w:tcPr>
        <w:p w:rsidR="00F5266C" w:rsidRPr="001C01AB" w:rsidRDefault="00F5266C" w:rsidP="00660ECF">
          <w:pPr>
            <w:pStyle w:val="Glava"/>
            <w:ind w:right="-107"/>
            <w:jc w:val="right"/>
            <w:rPr>
              <w:sz w:val="18"/>
              <w:szCs w:val="18"/>
            </w:rPr>
          </w:pPr>
          <w:r w:rsidRPr="001C01AB">
            <w:rPr>
              <w:sz w:val="18"/>
              <w:szCs w:val="18"/>
            </w:rPr>
            <w:fldChar w:fldCharType="begin"/>
          </w:r>
          <w:r w:rsidRPr="001C01AB">
            <w:rPr>
              <w:sz w:val="18"/>
              <w:szCs w:val="18"/>
            </w:rPr>
            <w:instrText>PAGE   \* MERGEFORMAT</w:instrText>
          </w:r>
          <w:r w:rsidRPr="001C01AB">
            <w:rPr>
              <w:sz w:val="18"/>
              <w:szCs w:val="18"/>
            </w:rPr>
            <w:fldChar w:fldCharType="separate"/>
          </w:r>
          <w:r w:rsidR="00660ECF">
            <w:rPr>
              <w:noProof/>
              <w:sz w:val="18"/>
              <w:szCs w:val="18"/>
            </w:rPr>
            <w:t>5</w:t>
          </w:r>
          <w:r w:rsidRPr="001C01AB">
            <w:rPr>
              <w:sz w:val="18"/>
              <w:szCs w:val="18"/>
            </w:rPr>
            <w:fldChar w:fldCharType="end"/>
          </w:r>
        </w:p>
      </w:tc>
    </w:tr>
  </w:tbl>
  <w:p w:rsidR="00150C1D" w:rsidRDefault="00150C1D">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5162"/>
      <w:gridCol w:w="1926"/>
    </w:tblGrid>
    <w:tr w:rsidR="0059178F" w:rsidTr="00D24711">
      <w:tc>
        <w:tcPr>
          <w:tcW w:w="5524" w:type="dxa"/>
          <w:vAlign w:val="bottom"/>
        </w:tcPr>
        <w:p w:rsidR="00EC1A47" w:rsidRPr="007A37CF" w:rsidRDefault="004F556B" w:rsidP="00EC1A47">
          <w:pPr>
            <w:pStyle w:val="Glava"/>
            <w:jc w:val="left"/>
            <w:rPr>
              <w:smallCaps/>
              <w:sz w:val="18"/>
              <w:lang w:val="en-GB"/>
            </w:rPr>
          </w:pPr>
          <w:r w:rsidRPr="007A37CF">
            <w:rPr>
              <w:smallCaps/>
              <w:sz w:val="18"/>
              <w:lang w:val="en-GB"/>
            </w:rPr>
            <w:t>University of Maribor Press Template</w:t>
          </w:r>
        </w:p>
        <w:p w:rsidR="00EC1A47" w:rsidRPr="00496706" w:rsidRDefault="004F556B" w:rsidP="0059178F">
          <w:pPr>
            <w:pStyle w:val="Glava"/>
            <w:jc w:val="left"/>
            <w:rPr>
              <w:i/>
              <w:sz w:val="18"/>
            </w:rPr>
          </w:pPr>
          <w:r w:rsidRPr="007A37CF">
            <w:rPr>
              <w:i/>
              <w:sz w:val="18"/>
              <w:lang w:val="en-GB"/>
            </w:rPr>
            <w:t>© University of Maribor, University Press</w:t>
          </w:r>
        </w:p>
      </w:tc>
      <w:tc>
        <w:tcPr>
          <w:tcW w:w="1553" w:type="dxa"/>
          <w:vAlign w:val="bottom"/>
        </w:tcPr>
        <w:p w:rsidR="00EC1A47" w:rsidRDefault="0059178F" w:rsidP="00EC1A47">
          <w:pPr>
            <w:pStyle w:val="Glava"/>
            <w:jc w:val="center"/>
          </w:pPr>
          <w:r>
            <w:rPr>
              <w:noProof/>
              <w:lang w:eastAsia="sl-SI"/>
            </w:rPr>
            <w:drawing>
              <wp:inline distT="0" distB="0" distL="0" distR="0">
                <wp:extent cx="1077427" cy="501650"/>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m-zaloz-logo-a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92615" cy="508721"/>
                        </a:xfrm>
                        <a:prstGeom prst="rect">
                          <a:avLst/>
                        </a:prstGeom>
                      </pic:spPr>
                    </pic:pic>
                  </a:graphicData>
                </a:graphic>
              </wp:inline>
            </w:drawing>
          </w:r>
        </w:p>
      </w:tc>
    </w:tr>
  </w:tbl>
  <w:p w:rsidR="00150C1D" w:rsidRDefault="00150C1D">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46"/>
      <w:gridCol w:w="6231"/>
    </w:tblGrid>
    <w:tr w:rsidR="00B6531E" w:rsidTr="00B6531E">
      <w:tc>
        <w:tcPr>
          <w:tcW w:w="846" w:type="dxa"/>
        </w:tcPr>
        <w:p w:rsidR="00B6531E" w:rsidRPr="00B6531E" w:rsidRDefault="00B6531E"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sidR="00660ECF">
            <w:rPr>
              <w:noProof/>
              <w:sz w:val="18"/>
            </w:rPr>
            <w:t>6</w:t>
          </w:r>
          <w:r w:rsidRPr="00B6531E">
            <w:rPr>
              <w:sz w:val="18"/>
            </w:rPr>
            <w:fldChar w:fldCharType="end"/>
          </w:r>
        </w:p>
      </w:tc>
      <w:tc>
        <w:tcPr>
          <w:tcW w:w="6231" w:type="dxa"/>
        </w:tcPr>
        <w:p w:rsidR="00B6531E" w:rsidRPr="00B6531E" w:rsidRDefault="00A22130" w:rsidP="00C401B0">
          <w:pPr>
            <w:pStyle w:val="Glava"/>
            <w:ind w:left="-110" w:right="-118"/>
            <w:jc w:val="right"/>
            <w:rPr>
              <w:smallCaps/>
              <w:sz w:val="18"/>
            </w:rPr>
          </w:pPr>
          <w:r w:rsidRPr="00A22130">
            <w:rPr>
              <w:smallCaps/>
              <w:sz w:val="18"/>
            </w:rPr>
            <w:t>© Predloga Univerzitetna založba Univerze v Mariboru</w:t>
          </w:r>
        </w:p>
      </w:tc>
    </w:tr>
  </w:tbl>
  <w:p w:rsidR="00A8073D" w:rsidRDefault="00A8073D">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379"/>
      <w:gridCol w:w="698"/>
    </w:tblGrid>
    <w:tr w:rsidR="00B6531E" w:rsidTr="00D24711">
      <w:trPr>
        <w:trHeight w:val="20"/>
      </w:trPr>
      <w:tc>
        <w:tcPr>
          <w:tcW w:w="6379" w:type="dxa"/>
        </w:tcPr>
        <w:p w:rsidR="00B6531E" w:rsidRPr="00B6531E" w:rsidRDefault="00B6531E" w:rsidP="00B6531E">
          <w:pPr>
            <w:pStyle w:val="Glava"/>
            <w:ind w:left="-110"/>
            <w:rPr>
              <w:i/>
              <w:sz w:val="18"/>
            </w:rPr>
          </w:pPr>
          <w:r w:rsidRPr="00B6531E">
            <w:rPr>
              <w:i/>
              <w:sz w:val="18"/>
            </w:rPr>
            <w:t>© Predloga Univerzitetna založba Univerze v Mariboru</w:t>
          </w:r>
        </w:p>
      </w:tc>
      <w:tc>
        <w:tcPr>
          <w:tcW w:w="698" w:type="dxa"/>
        </w:tcPr>
        <w:p w:rsidR="00B6531E" w:rsidRPr="00A8073D" w:rsidRDefault="00B6531E" w:rsidP="00B6531E">
          <w:pPr>
            <w:pStyle w:val="Glava"/>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sidR="00660ECF">
            <w:rPr>
              <w:noProof/>
              <w:sz w:val="18"/>
            </w:rPr>
            <w:t>3</w:t>
          </w:r>
          <w:r w:rsidRPr="00A8073D">
            <w:rPr>
              <w:sz w:val="18"/>
            </w:rPr>
            <w:fldChar w:fldCharType="end"/>
          </w:r>
        </w:p>
      </w:tc>
    </w:tr>
  </w:tbl>
  <w:p w:rsidR="00EC1A47" w:rsidRDefault="00EC1A47">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mirrorMargins/>
  <w:proofState w:spelling="clean" w:grammar="clean"/>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6F4E"/>
    <w:rsid w:val="00013755"/>
    <w:rsid w:val="0003465D"/>
    <w:rsid w:val="00045706"/>
    <w:rsid w:val="00055194"/>
    <w:rsid w:val="0007140A"/>
    <w:rsid w:val="000C7CF4"/>
    <w:rsid w:val="000D23C5"/>
    <w:rsid w:val="00150C1D"/>
    <w:rsid w:val="002309D1"/>
    <w:rsid w:val="002D1B1B"/>
    <w:rsid w:val="002D5F6F"/>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B6E77"/>
    <w:rsid w:val="00831DDF"/>
    <w:rsid w:val="0087404D"/>
    <w:rsid w:val="00931875"/>
    <w:rsid w:val="00950A25"/>
    <w:rsid w:val="009868B7"/>
    <w:rsid w:val="00A22130"/>
    <w:rsid w:val="00A25D20"/>
    <w:rsid w:val="00A8073D"/>
    <w:rsid w:val="00A944E9"/>
    <w:rsid w:val="00AA6F4E"/>
    <w:rsid w:val="00AB62A1"/>
    <w:rsid w:val="00AF02C2"/>
    <w:rsid w:val="00B009A5"/>
    <w:rsid w:val="00B6531E"/>
    <w:rsid w:val="00B71F8A"/>
    <w:rsid w:val="00BC320F"/>
    <w:rsid w:val="00BE645F"/>
    <w:rsid w:val="00C401B0"/>
    <w:rsid w:val="00D36155"/>
    <w:rsid w:val="00D878C1"/>
    <w:rsid w:val="00E05665"/>
    <w:rsid w:val="00E47522"/>
    <w:rsid w:val="00EC1A47"/>
    <w:rsid w:val="00ED3751"/>
    <w:rsid w:val="00EE61C7"/>
    <w:rsid w:val="00F05A9D"/>
    <w:rsid w:val="00F33EF9"/>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AD001"/>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C88A1BE-E3E9-4E7E-8B63-9A7F84362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Pages>
  <Words>1778</Words>
  <Characters>10135</Characters>
  <Application>Microsoft Office Word</Application>
  <DocSecurity>0</DocSecurity>
  <Lines>84</Lines>
  <Paragraphs>23</Paragraphs>
  <ScaleCrop>false</ScaleCrop>
  <HeadingPairs>
    <vt:vector size="4" baseType="variant">
      <vt:variant>
        <vt:lpstr>Naslov</vt:lpstr>
      </vt:variant>
      <vt:variant>
        <vt:i4>1</vt:i4>
      </vt:variant>
      <vt:variant>
        <vt:lpstr>Podnaslovi</vt:lpstr>
      </vt:variant>
      <vt:variant>
        <vt:i4>7</vt:i4>
      </vt:variant>
    </vt:vector>
  </HeadingPairs>
  <TitlesOfParts>
    <vt:vector size="8" baseType="lpstr">
      <vt:lpstr/>
      <vt:lpstr>Naslov prispevka</vt:lpstr>
      <vt:lpstr>Title</vt:lpstr>
      <vt:lpstr>    1	Uvod</vt:lpstr>
      <vt:lpstr>    2	Naslov 2 </vt:lpstr>
      <vt:lpstr>    2.1	Naslov 2.1</vt:lpstr>
      <vt:lpstr>    2.1.1	Naslov 2.1.1</vt:lpstr>
      <vt:lpstr>    3	Naslov 3</vt:lpstr>
    </vt:vector>
  </TitlesOfParts>
  <Company/>
  <LinksUpToDate>false</LinksUpToDate>
  <CharactersWithSpaces>1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7</cp:revision>
  <cp:lastPrinted>2017-06-20T06:30:00Z</cp:lastPrinted>
  <dcterms:created xsi:type="dcterms:W3CDTF">2018-12-12T06:38:00Z</dcterms:created>
  <dcterms:modified xsi:type="dcterms:W3CDTF">2019-12-09T06:14:00Z</dcterms:modified>
</cp:coreProperties>
</file>